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99B5F6" w14:textId="5E153613" w:rsidR="00CB1FFE" w:rsidRPr="002258E3" w:rsidRDefault="00CB1FFE" w:rsidP="00B96FD5">
      <w:pPr>
        <w:spacing w:after="0" w:line="360" w:lineRule="auto"/>
        <w:jc w:val="both"/>
        <w:rPr>
          <w:rFonts w:ascii="Times New Roman" w:eastAsiaTheme="majorEastAsia" w:hAnsi="Times New Roman" w:cs="Times New Roman"/>
          <w:color w:val="212529"/>
          <w:kern w:val="0"/>
          <w:sz w:val="24"/>
          <w:szCs w:val="24"/>
          <w:u w:val="single"/>
          <w:lang w:val="en-US"/>
          <w14:ligatures w14:val="none"/>
        </w:rPr>
      </w:pPr>
      <w:r w:rsidRPr="002258E3">
        <w:rPr>
          <w:rFonts w:ascii="Times New Roman" w:eastAsiaTheme="majorEastAsia" w:hAnsi="Times New Roman" w:cs="Times New Roman"/>
          <w:color w:val="212529"/>
          <w:kern w:val="0"/>
          <w:sz w:val="24"/>
          <w:szCs w:val="24"/>
          <w:u w:val="single"/>
          <w:lang w:val="en-US"/>
          <w14:ligatures w14:val="none"/>
        </w:rPr>
        <w:t xml:space="preserve">Review Article </w:t>
      </w:r>
    </w:p>
    <w:p w14:paraId="5EFC15FD" w14:textId="77777777" w:rsidR="00CB1FFE" w:rsidRPr="002258E3" w:rsidRDefault="00CB1FFE" w:rsidP="00B96FD5">
      <w:pPr>
        <w:spacing w:after="0" w:line="360" w:lineRule="auto"/>
        <w:rPr>
          <w:rFonts w:ascii="Times New Roman" w:hAnsi="Times New Roman" w:cs="Times New Roman"/>
          <w:color w:val="000000" w:themeColor="text1"/>
          <w:sz w:val="24"/>
          <w:szCs w:val="24"/>
        </w:rPr>
      </w:pPr>
    </w:p>
    <w:p w14:paraId="5FBD470C" w14:textId="6A2DEE68" w:rsidR="00CB1FFE" w:rsidRPr="00A01971" w:rsidRDefault="00CB1FFE" w:rsidP="00B96FD5">
      <w:pPr>
        <w:spacing w:after="0" w:line="360" w:lineRule="auto"/>
        <w:jc w:val="both"/>
        <w:rPr>
          <w:rFonts w:ascii="Times New Roman" w:eastAsiaTheme="majorEastAsia" w:hAnsi="Times New Roman" w:cs="Times New Roman"/>
          <w:b/>
          <w:color w:val="212529"/>
          <w:kern w:val="0"/>
          <w:sz w:val="24"/>
          <w:szCs w:val="24"/>
          <w:lang w:val="en-US"/>
          <w14:ligatures w14:val="none"/>
        </w:rPr>
      </w:pPr>
      <w:r w:rsidRPr="00A01971">
        <w:rPr>
          <w:rFonts w:ascii="Times New Roman" w:eastAsiaTheme="majorEastAsia" w:hAnsi="Times New Roman" w:cs="Times New Roman"/>
          <w:b/>
          <w:color w:val="212529"/>
          <w:kern w:val="0"/>
          <w:sz w:val="24"/>
          <w:szCs w:val="24"/>
          <w:lang w:val="en-US"/>
          <w14:ligatures w14:val="none"/>
        </w:rPr>
        <w:t>Bidirectional influence of Helminths on Carcinogenesis in Humans: An Overview</w:t>
      </w:r>
    </w:p>
    <w:p w14:paraId="073A051C" w14:textId="77777777" w:rsidR="005A40AA" w:rsidRPr="002258E3" w:rsidRDefault="005A40AA"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p>
    <w:p w14:paraId="6BD9391C" w14:textId="50B8B941" w:rsidR="00CB4DFE" w:rsidRPr="00943EAB" w:rsidRDefault="00CB4DFE" w:rsidP="00B96FD5">
      <w:pPr>
        <w:spacing w:line="360" w:lineRule="auto"/>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Abstract</w:t>
      </w:r>
    </w:p>
    <w:p w14:paraId="37EDB372" w14:textId="13D32471" w:rsidR="00654215" w:rsidRDefault="00654215" w:rsidP="00B96FD5">
      <w:pPr>
        <w:spacing w:line="480" w:lineRule="auto"/>
        <w:jc w:val="both"/>
        <w:rPr>
          <w:rFonts w:ascii="Times New Roman" w:hAnsi="Times New Roman" w:cs="Times New Roman"/>
          <w:color w:val="000000" w:themeColor="text1"/>
          <w:sz w:val="24"/>
          <w:szCs w:val="24"/>
        </w:rPr>
      </w:pPr>
      <w:commentRangeStart w:id="0"/>
      <w:r w:rsidRPr="00654215">
        <w:rPr>
          <w:rFonts w:ascii="Times New Roman" w:hAnsi="Times New Roman" w:cs="Times New Roman"/>
          <w:color w:val="000000" w:themeColor="text1"/>
          <w:sz w:val="24"/>
          <w:szCs w:val="24"/>
        </w:rPr>
        <w:t xml:space="preserve">This review systematically examines the bidirectional influence of helminths on carcinogenesis in humans by </w:t>
      </w:r>
      <w:r w:rsidR="00575A94" w:rsidRPr="00654215">
        <w:rPr>
          <w:rFonts w:ascii="Times New Roman" w:hAnsi="Times New Roman" w:cs="Times New Roman"/>
          <w:color w:val="000000" w:themeColor="text1"/>
          <w:sz w:val="24"/>
          <w:szCs w:val="24"/>
        </w:rPr>
        <w:t>analysing</w:t>
      </w:r>
      <w:r w:rsidRPr="00654215">
        <w:rPr>
          <w:rFonts w:ascii="Times New Roman" w:hAnsi="Times New Roman" w:cs="Times New Roman"/>
          <w:color w:val="000000" w:themeColor="text1"/>
          <w:sz w:val="24"/>
          <w:szCs w:val="24"/>
        </w:rPr>
        <w:t xml:space="preserve"> recent findings from peer-reviewed literature and global health reports. Relevant studies were identified through a structured search of biomedical databases and evaluated for evidence linking </w:t>
      </w:r>
      <w:proofErr w:type="spellStart"/>
      <w:r w:rsidRPr="00654215">
        <w:rPr>
          <w:rFonts w:ascii="Times New Roman" w:hAnsi="Times New Roman" w:cs="Times New Roman"/>
          <w:color w:val="000000" w:themeColor="text1"/>
          <w:sz w:val="24"/>
          <w:szCs w:val="24"/>
        </w:rPr>
        <w:t>helminth</w:t>
      </w:r>
      <w:proofErr w:type="spellEnd"/>
      <w:r w:rsidRPr="00654215">
        <w:rPr>
          <w:rFonts w:ascii="Times New Roman" w:hAnsi="Times New Roman" w:cs="Times New Roman"/>
          <w:color w:val="000000" w:themeColor="text1"/>
          <w:sz w:val="24"/>
          <w:szCs w:val="24"/>
        </w:rPr>
        <w:t xml:space="preserve"> infections with cancer development or inhibition. The synthesis of data reveals that certain helminths, such as </w:t>
      </w:r>
      <w:r w:rsidRPr="00654215">
        <w:rPr>
          <w:rFonts w:ascii="Times New Roman" w:hAnsi="Times New Roman" w:cs="Times New Roman"/>
          <w:i/>
          <w:iCs/>
          <w:color w:val="000000" w:themeColor="text1"/>
          <w:sz w:val="24"/>
          <w:szCs w:val="24"/>
        </w:rPr>
        <w:t>Schistosoma haematobi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 xml:space="preserve">S. </w:t>
      </w:r>
      <w:proofErr w:type="spellStart"/>
      <w:r w:rsidRPr="00654215">
        <w:rPr>
          <w:rFonts w:ascii="Times New Roman" w:hAnsi="Times New Roman" w:cs="Times New Roman"/>
          <w:i/>
          <w:iCs/>
          <w:color w:val="000000" w:themeColor="text1"/>
          <w:sz w:val="24"/>
          <w:szCs w:val="24"/>
        </w:rPr>
        <w:t>japonicum</w:t>
      </w:r>
      <w:proofErr w:type="spellEnd"/>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mansoni</w:t>
      </w:r>
      <w:r w:rsidRPr="00654215">
        <w:rPr>
          <w:rFonts w:ascii="Times New Roman" w:hAnsi="Times New Roman" w:cs="Times New Roman"/>
          <w:color w:val="000000" w:themeColor="text1"/>
          <w:sz w:val="24"/>
          <w:szCs w:val="24"/>
        </w:rPr>
        <w:t xml:space="preserve">, </w:t>
      </w:r>
      <w:proofErr w:type="spellStart"/>
      <w:r w:rsidRPr="00654215">
        <w:rPr>
          <w:rFonts w:ascii="Times New Roman" w:hAnsi="Times New Roman" w:cs="Times New Roman"/>
          <w:i/>
          <w:iCs/>
          <w:color w:val="000000" w:themeColor="text1"/>
          <w:sz w:val="24"/>
          <w:szCs w:val="24"/>
        </w:rPr>
        <w:t>Clonorchis</w:t>
      </w:r>
      <w:proofErr w:type="spellEnd"/>
      <w:r w:rsidRPr="00654215">
        <w:rPr>
          <w:rFonts w:ascii="Times New Roman" w:hAnsi="Times New Roman" w:cs="Times New Roman"/>
          <w:i/>
          <w:iCs/>
          <w:color w:val="000000" w:themeColor="text1"/>
          <w:sz w:val="24"/>
          <w:szCs w:val="24"/>
        </w:rPr>
        <w:t xml:space="preserve"> </w:t>
      </w:r>
      <w:proofErr w:type="spellStart"/>
      <w:r w:rsidRPr="00654215">
        <w:rPr>
          <w:rFonts w:ascii="Times New Roman" w:hAnsi="Times New Roman" w:cs="Times New Roman"/>
          <w:i/>
          <w:iCs/>
          <w:color w:val="000000" w:themeColor="text1"/>
          <w:sz w:val="24"/>
          <w:szCs w:val="24"/>
        </w:rPr>
        <w:t>sinensis</w:t>
      </w:r>
      <w:proofErr w:type="spellEnd"/>
      <w:r w:rsidRPr="00654215">
        <w:rPr>
          <w:rFonts w:ascii="Times New Roman" w:hAnsi="Times New Roman" w:cs="Times New Roman"/>
          <w:color w:val="000000" w:themeColor="text1"/>
          <w:sz w:val="24"/>
          <w:szCs w:val="24"/>
        </w:rPr>
        <w:t xml:space="preserve"> and </w:t>
      </w:r>
      <w:proofErr w:type="spellStart"/>
      <w:r w:rsidRPr="00654215">
        <w:rPr>
          <w:rFonts w:ascii="Times New Roman" w:hAnsi="Times New Roman" w:cs="Times New Roman"/>
          <w:i/>
          <w:iCs/>
          <w:color w:val="000000" w:themeColor="text1"/>
          <w:sz w:val="24"/>
          <w:szCs w:val="24"/>
        </w:rPr>
        <w:t>Opisthorchis</w:t>
      </w:r>
      <w:proofErr w:type="spellEnd"/>
      <w:r w:rsidRPr="00654215">
        <w:rPr>
          <w:rFonts w:ascii="Times New Roman" w:hAnsi="Times New Roman" w:cs="Times New Roman"/>
          <w:i/>
          <w:iCs/>
          <w:color w:val="000000" w:themeColor="text1"/>
          <w:sz w:val="24"/>
          <w:szCs w:val="24"/>
        </w:rPr>
        <w:t xml:space="preserve"> </w:t>
      </w:r>
      <w:proofErr w:type="spellStart"/>
      <w:r w:rsidRPr="00654215">
        <w:rPr>
          <w:rFonts w:ascii="Times New Roman" w:hAnsi="Times New Roman" w:cs="Times New Roman"/>
          <w:i/>
          <w:iCs/>
          <w:color w:val="000000" w:themeColor="text1"/>
          <w:sz w:val="24"/>
          <w:szCs w:val="24"/>
        </w:rPr>
        <w:t>viverrini</w:t>
      </w:r>
      <w:proofErr w:type="spellEnd"/>
      <w:r w:rsidRPr="00654215">
        <w:rPr>
          <w:rFonts w:ascii="Times New Roman" w:hAnsi="Times New Roman" w:cs="Times New Roman"/>
          <w:color w:val="000000" w:themeColor="text1"/>
          <w:sz w:val="24"/>
          <w:szCs w:val="24"/>
        </w:rPr>
        <w:t>, are strongly associated with malignancie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including bladder and bile duct cancer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through mechanisms involving chronic inflammation, DNA damage, and tissue </w:t>
      </w:r>
      <w:r w:rsidR="00575A94" w:rsidRPr="00654215">
        <w:rPr>
          <w:rFonts w:ascii="Times New Roman" w:hAnsi="Times New Roman" w:cs="Times New Roman"/>
          <w:color w:val="000000" w:themeColor="text1"/>
          <w:sz w:val="24"/>
          <w:szCs w:val="24"/>
        </w:rPr>
        <w:t>remodelling</w:t>
      </w:r>
      <w:r w:rsidRPr="00654215">
        <w:rPr>
          <w:rFonts w:ascii="Times New Roman" w:hAnsi="Times New Roman" w:cs="Times New Roman"/>
          <w:color w:val="000000" w:themeColor="text1"/>
          <w:sz w:val="24"/>
          <w:szCs w:val="24"/>
        </w:rPr>
        <w:t xml:space="preserve">. At the same time, emerging evidence highlights a paradoxical role of other </w:t>
      </w:r>
      <w:proofErr w:type="spellStart"/>
      <w:r w:rsidRPr="00654215">
        <w:rPr>
          <w:rFonts w:ascii="Times New Roman" w:hAnsi="Times New Roman" w:cs="Times New Roman"/>
          <w:color w:val="000000" w:themeColor="text1"/>
          <w:sz w:val="24"/>
          <w:szCs w:val="24"/>
        </w:rPr>
        <w:t>helminth</w:t>
      </w:r>
      <w:proofErr w:type="spellEnd"/>
      <w:r w:rsidRPr="00654215">
        <w:rPr>
          <w:rFonts w:ascii="Times New Roman" w:hAnsi="Times New Roman" w:cs="Times New Roman"/>
          <w:color w:val="000000" w:themeColor="text1"/>
          <w:sz w:val="24"/>
          <w:szCs w:val="24"/>
        </w:rPr>
        <w:t xml:space="preserve"> species, whose </w:t>
      </w:r>
      <w:proofErr w:type="spellStart"/>
      <w:r w:rsidRPr="00654215">
        <w:rPr>
          <w:rFonts w:ascii="Times New Roman" w:hAnsi="Times New Roman" w:cs="Times New Roman"/>
          <w:color w:val="000000" w:themeColor="text1"/>
          <w:sz w:val="24"/>
          <w:szCs w:val="24"/>
        </w:rPr>
        <w:t>immunomodulatory</w:t>
      </w:r>
      <w:proofErr w:type="spellEnd"/>
      <w:r w:rsidRPr="00654215">
        <w:rPr>
          <w:rFonts w:ascii="Times New Roman" w:hAnsi="Times New Roman" w:cs="Times New Roman"/>
          <w:color w:val="000000" w:themeColor="text1"/>
          <w:sz w:val="24"/>
          <w:szCs w:val="24"/>
        </w:rPr>
        <w:t xml:space="preserve"> effects may suppress </w:t>
      </w:r>
      <w:proofErr w:type="spellStart"/>
      <w:r w:rsidRPr="00654215">
        <w:rPr>
          <w:rFonts w:ascii="Times New Roman" w:hAnsi="Times New Roman" w:cs="Times New Roman"/>
          <w:color w:val="000000" w:themeColor="text1"/>
          <w:sz w:val="24"/>
          <w:szCs w:val="24"/>
        </w:rPr>
        <w:t>tumor</w:t>
      </w:r>
      <w:proofErr w:type="spellEnd"/>
      <w:r w:rsidRPr="00654215">
        <w:rPr>
          <w:rFonts w:ascii="Times New Roman" w:hAnsi="Times New Roman" w:cs="Times New Roman"/>
          <w:color w:val="000000" w:themeColor="text1"/>
          <w:sz w:val="24"/>
          <w:szCs w:val="24"/>
        </w:rPr>
        <w:t xml:space="preserve"> progression by enhancing apoptosis or regulating immune responses. The results of this review </w:t>
      </w:r>
      <w:r w:rsidR="00A9210B">
        <w:rPr>
          <w:rFonts w:ascii="Times New Roman" w:hAnsi="Times New Roman" w:cs="Times New Roman"/>
          <w:color w:val="000000" w:themeColor="text1"/>
          <w:sz w:val="24"/>
          <w:szCs w:val="24"/>
        </w:rPr>
        <w:t xml:space="preserve">highlight the complexity of </w:t>
      </w:r>
      <w:proofErr w:type="spellStart"/>
      <w:r w:rsidR="00A9210B">
        <w:rPr>
          <w:rFonts w:ascii="Times New Roman" w:hAnsi="Times New Roman" w:cs="Times New Roman"/>
          <w:color w:val="000000" w:themeColor="text1"/>
          <w:sz w:val="24"/>
          <w:szCs w:val="24"/>
        </w:rPr>
        <w:t>helminth</w:t>
      </w:r>
      <w:proofErr w:type="spellEnd"/>
      <w:r w:rsidR="00A9210B">
        <w:rPr>
          <w:rFonts w:ascii="Times New Roman" w:hAnsi="Times New Roman" w:cs="Times New Roman"/>
          <w:color w:val="000000" w:themeColor="text1"/>
          <w:sz w:val="24"/>
          <w:szCs w:val="24"/>
        </w:rPr>
        <w:t>–cancer interactions, revealing both carcinogenic and potentially</w:t>
      </w:r>
      <w:r w:rsidRPr="00654215">
        <w:rPr>
          <w:rFonts w:ascii="Times New Roman" w:hAnsi="Times New Roman" w:cs="Times New Roman"/>
          <w:color w:val="000000" w:themeColor="text1"/>
          <w:sz w:val="24"/>
          <w:szCs w:val="24"/>
        </w:rPr>
        <w:t xml:space="preserve"> anti-cancer pathways.</w:t>
      </w:r>
      <w:r w:rsidR="00B96FD5">
        <w:rPr>
          <w:rFonts w:ascii="Times New Roman" w:hAnsi="Times New Roman" w:cs="Times New Roman"/>
          <w:color w:val="000000" w:themeColor="text1"/>
          <w:sz w:val="24"/>
          <w:szCs w:val="24"/>
        </w:rPr>
        <w:t xml:space="preserve"> </w:t>
      </w:r>
      <w:r w:rsidRPr="00654215">
        <w:rPr>
          <w:rFonts w:ascii="Times New Roman" w:hAnsi="Times New Roman" w:cs="Times New Roman"/>
          <w:color w:val="000000" w:themeColor="text1"/>
          <w:sz w:val="24"/>
          <w:szCs w:val="24"/>
        </w:rPr>
        <w:t xml:space="preserve">We conclude that understanding these dual effects is critical for developing strategies to mitigate cancer risk in endemic regions while exploring </w:t>
      </w:r>
      <w:proofErr w:type="spellStart"/>
      <w:r w:rsidRPr="00654215">
        <w:rPr>
          <w:rFonts w:ascii="Times New Roman" w:hAnsi="Times New Roman" w:cs="Times New Roman"/>
          <w:color w:val="000000" w:themeColor="text1"/>
          <w:sz w:val="24"/>
          <w:szCs w:val="24"/>
        </w:rPr>
        <w:t>helminth</w:t>
      </w:r>
      <w:proofErr w:type="spellEnd"/>
      <w:r w:rsidRPr="00654215">
        <w:rPr>
          <w:rFonts w:ascii="Times New Roman" w:hAnsi="Times New Roman" w:cs="Times New Roman"/>
          <w:color w:val="000000" w:themeColor="text1"/>
          <w:sz w:val="24"/>
          <w:szCs w:val="24"/>
        </w:rPr>
        <w:t>-derived bioactive molecules as potential therapeutic agents. Future research should focus on elucidating molecular mechanisms, identifying reliable biomarkers and evaluating translational applications that could turn pathogenic insights into innovative treatments.</w:t>
      </w:r>
      <w:commentRangeEnd w:id="0"/>
      <w:r w:rsidR="00B07E11">
        <w:rPr>
          <w:rStyle w:val="CommentReference"/>
        </w:rPr>
        <w:commentReference w:id="0"/>
      </w:r>
    </w:p>
    <w:p w14:paraId="7934EE4F" w14:textId="33CFF5C9" w:rsidR="00CB4DFE" w:rsidRPr="00654215" w:rsidRDefault="00CB4DFE" w:rsidP="00B96FD5">
      <w:pPr>
        <w:spacing w:line="480" w:lineRule="auto"/>
        <w:jc w:val="both"/>
        <w:rPr>
          <w:rFonts w:ascii="Times New Roman" w:hAnsi="Times New Roman" w:cs="Times New Roman"/>
          <w:color w:val="000000" w:themeColor="text1"/>
          <w:sz w:val="24"/>
          <w:szCs w:val="24"/>
        </w:rPr>
      </w:pPr>
      <w:r w:rsidRPr="00B96FD5">
        <w:rPr>
          <w:rFonts w:ascii="Times New Roman" w:hAnsi="Times New Roman" w:cs="Times New Roman"/>
          <w:b/>
          <w:bCs/>
          <w:color w:val="000000" w:themeColor="text1"/>
          <w:sz w:val="24"/>
          <w:szCs w:val="24"/>
        </w:rPr>
        <w:t>Keywords:</w:t>
      </w:r>
      <w:r w:rsidRPr="00943EAB">
        <w:rPr>
          <w:rFonts w:ascii="Times New Roman" w:hAnsi="Times New Roman" w:cs="Times New Roman"/>
          <w:color w:val="000000" w:themeColor="text1"/>
          <w:sz w:val="24"/>
          <w:szCs w:val="24"/>
        </w:rPr>
        <w:t xml:space="preserve"> </w:t>
      </w:r>
      <w:r w:rsidR="008476B5" w:rsidRPr="008476B5">
        <w:rPr>
          <w:rFonts w:ascii="Times New Roman" w:hAnsi="Times New Roman" w:cs="Times New Roman"/>
          <w:color w:val="000000" w:themeColor="text1"/>
          <w:sz w:val="24"/>
          <w:szCs w:val="24"/>
        </w:rPr>
        <w:t xml:space="preserve">Carcinogenic Parasites; Schistosoma; </w:t>
      </w:r>
      <w:proofErr w:type="spellStart"/>
      <w:r w:rsidR="008476B5" w:rsidRPr="008476B5">
        <w:rPr>
          <w:rFonts w:ascii="Times New Roman" w:hAnsi="Times New Roman" w:cs="Times New Roman"/>
          <w:color w:val="000000" w:themeColor="text1"/>
          <w:sz w:val="24"/>
          <w:szCs w:val="24"/>
        </w:rPr>
        <w:t>Clonorchis</w:t>
      </w:r>
      <w:proofErr w:type="spellEnd"/>
      <w:r w:rsidR="008476B5" w:rsidRPr="008476B5">
        <w:rPr>
          <w:rFonts w:ascii="Times New Roman" w:hAnsi="Times New Roman" w:cs="Times New Roman"/>
          <w:color w:val="000000" w:themeColor="text1"/>
          <w:sz w:val="24"/>
          <w:szCs w:val="24"/>
        </w:rPr>
        <w:t xml:space="preserve">; </w:t>
      </w:r>
      <w:proofErr w:type="spellStart"/>
      <w:r w:rsidR="008476B5" w:rsidRPr="008476B5">
        <w:rPr>
          <w:rFonts w:ascii="Times New Roman" w:hAnsi="Times New Roman" w:cs="Times New Roman"/>
          <w:color w:val="000000" w:themeColor="text1"/>
          <w:sz w:val="24"/>
          <w:szCs w:val="24"/>
        </w:rPr>
        <w:t>Opisthorchis</w:t>
      </w:r>
      <w:proofErr w:type="spellEnd"/>
      <w:r w:rsidR="008476B5" w:rsidRPr="008476B5">
        <w:rPr>
          <w:rFonts w:ascii="Times New Roman" w:hAnsi="Times New Roman" w:cs="Times New Roman"/>
          <w:color w:val="000000" w:themeColor="text1"/>
          <w:sz w:val="24"/>
          <w:szCs w:val="24"/>
        </w:rPr>
        <w:t>; DNA Damage; Immune Modulation; Apoptosis</w:t>
      </w:r>
    </w:p>
    <w:p w14:paraId="7D567CC1" w14:textId="77777777" w:rsidR="002258E3" w:rsidRDefault="002258E3" w:rsidP="00B96FD5">
      <w:pPr>
        <w:spacing w:line="480" w:lineRule="auto"/>
        <w:jc w:val="both"/>
        <w:rPr>
          <w:rFonts w:ascii="Times New Roman" w:hAnsi="Times New Roman" w:cs="Times New Roman"/>
          <w:b/>
          <w:bCs/>
          <w:color w:val="000000" w:themeColor="text1"/>
          <w:sz w:val="24"/>
          <w:szCs w:val="24"/>
        </w:rPr>
      </w:pPr>
    </w:p>
    <w:p w14:paraId="7EA732D3" w14:textId="1FC5ABA4" w:rsidR="00CB4DFE" w:rsidRPr="00943EAB" w:rsidRDefault="00CB4DFE"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Introduction</w:t>
      </w:r>
    </w:p>
    <w:p w14:paraId="375789BF" w14:textId="3F0128C3" w:rsidR="00C00660"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Cancer encompasses a wide range of disorders characterized by the uncontrolled proliferation of abnormal cells, which can invade surrounding tissues and spread to distant organs through metastasis — the primary cause of cancer-related mor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8/2159-8290.CD-21-1059,","ISSN":"21598290","PMID":"35022204","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author":[{"dropping-particle":"","family":"Hanahan","given":"Douglas","non-dropping-particle":"","parse-names":false,"suffix":""}],"container-title":"Cancer Discovery","id":"ITEM-1","issue":"1","issued":{"date-parts":[["2022","1","1"]]},"page":"31-46","publisher":"American Association for Cancer Research Inc.","title":"Hallmarks of Cancer: New Dimensions","type":"article-journal","volume":"12"},"uris":["http://www.mendeley.com/documents/?uuid=8f654070-9409-3a40-9166-dc727e4f5240"]}],"mendeley":{"formattedCitation":"(Hanahan, 2022)","plainTextFormattedCitation":"(Hanahan, 2022)","previouslyFormattedCitation":"(Hanaha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Hanahan 2022)</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Globally, cancer remains one of the leading causes of death, with the World Health Organization (WHO) reporting approximately 9.</w:t>
      </w:r>
      <w:r>
        <w:rPr>
          <w:rFonts w:ascii="Times New Roman" w:hAnsi="Times New Roman" w:cs="Times New Roman"/>
          <w:color w:val="000000" w:themeColor="text1"/>
          <w:sz w:val="24"/>
          <w:szCs w:val="24"/>
        </w:rPr>
        <w:t>7</w:t>
      </w:r>
      <w:r w:rsidRPr="00590102">
        <w:rPr>
          <w:rFonts w:ascii="Times New Roman" w:hAnsi="Times New Roman" w:cs="Times New Roman"/>
          <w:color w:val="000000" w:themeColor="text1"/>
          <w:sz w:val="24"/>
          <w:szCs w:val="24"/>
        </w:rPr>
        <w:t xml:space="preserve"> million deaths in 20</w:t>
      </w:r>
      <w:r>
        <w:rPr>
          <w:rFonts w:ascii="Times New Roman" w:hAnsi="Times New Roman" w:cs="Times New Roman"/>
          <w:color w:val="000000" w:themeColor="text1"/>
          <w:sz w:val="24"/>
          <w:szCs w:val="24"/>
        </w:rPr>
        <w:t xml:space="preserve">22 and </w:t>
      </w:r>
      <w:r w:rsidRPr="000E4DED">
        <w:rPr>
          <w:rFonts w:ascii="Times New Roman" w:hAnsi="Times New Roman" w:cs="Times New Roman"/>
          <w:color w:val="000000" w:themeColor="text1"/>
          <w:sz w:val="24"/>
          <w:szCs w:val="24"/>
        </w:rPr>
        <w:t>~20 million new cases worldwide</w:t>
      </w:r>
      <w:r w:rsidRPr="00590102">
        <w:rPr>
          <w:rFonts w:ascii="Times New Roman" w:hAnsi="Times New Roman" w:cs="Times New Roman"/>
          <w:color w:val="000000" w:themeColor="text1"/>
          <w:sz w:val="24"/>
          <w:szCs w:val="24"/>
        </w:rPr>
        <w:t>, accounting for nearly one in six deaths worldw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1","issue":"3","issued":{"date-parts":[["2024","5"]]},"page":"229-263","publisher":"Wiley","title":"Global cancer statistics 2022: GLOBOCAN estimates of incidence and mortality worldwide for 36 cancers in 185 countries","type":"article-journal","volume":"74"},"uris":["http://www.mendeley.com/documents/?uuid=2d41af9d-02f3-3eb4-9fa2-36d94576b878"]},{"id":"ITEM-2","itemData":{"URL":"https://www.uicc.org/news-and-updates/news/globocan-2022-latest-global-cancer-data-shows-rising-incidence-and-stark","accessed":{"date-parts":[["2025","9","3"]]},"id":"ITEM-2","issued":{"date-parts":[["0"]]},"title":"GLOBOCAN 2022: Latest global cancer data shows rising incidence and stark inequities | UICC","type":"webpage"},"uris":["http://www.mendeley.com/documents/?uuid=80dc1de2-244d-3b5f-84f1-8f566b820548"]}],"mendeley":{"formattedCitation":"(Bray et al., 2024; &lt;i&gt;GLOBOCAN 2022: Latest Global Cancer Data Shows Rising Incidence and Stark Inequities | UICC&lt;/i&gt;, n.d.)","plainTextFormattedCitation":"(Bray et al., 2024; GLOBOCAN 2022: Latest Global Cancer Data Shows Rising Incidence and Stark Inequities | UICC, n.d.)","previouslyFormattedCitation":"(Bray et al., 2024; &lt;i&gt;GLOBOCAN 2022: Latest Global Cancer Data Shows Rising Incidence and Stark Inequities | UICC&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 xml:space="preserve">(Bray et al. 2024; </w:t>
      </w:r>
      <w:r w:rsidRPr="00510F58">
        <w:rPr>
          <w:rFonts w:ascii="Times New Roman" w:hAnsi="Times New Roman" w:cs="Times New Roman"/>
          <w:i/>
          <w:noProof/>
          <w:color w:val="000000" w:themeColor="text1"/>
          <w:sz w:val="24"/>
          <w:szCs w:val="24"/>
        </w:rPr>
        <w:t>GLOBOCAN 2022: Latest Global Cancer Data Shows Rising Incidence and Stark Inequities | UICC</w:t>
      </w:r>
      <w:r w:rsidRPr="00510F58">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 xml:space="preserve">The </w:t>
      </w:r>
      <w:proofErr w:type="spellStart"/>
      <w:r w:rsidRPr="00590102">
        <w:rPr>
          <w:rFonts w:ascii="Times New Roman" w:hAnsi="Times New Roman" w:cs="Times New Roman"/>
          <w:color w:val="000000" w:themeColor="text1"/>
          <w:sz w:val="24"/>
          <w:szCs w:val="24"/>
        </w:rPr>
        <w:t>etiology</w:t>
      </w:r>
      <w:proofErr w:type="spellEnd"/>
      <w:r w:rsidRPr="00590102">
        <w:rPr>
          <w:rFonts w:ascii="Times New Roman" w:hAnsi="Times New Roman" w:cs="Times New Roman"/>
          <w:color w:val="000000" w:themeColor="text1"/>
          <w:sz w:val="24"/>
          <w:szCs w:val="24"/>
        </w:rPr>
        <w:t xml:space="preserve"> of cancer involves multiple risk factors, </w:t>
      </w:r>
      <w:r>
        <w:rPr>
          <w:rFonts w:ascii="Times New Roman" w:hAnsi="Times New Roman" w:cs="Times New Roman"/>
          <w:color w:val="000000" w:themeColor="text1"/>
          <w:sz w:val="24"/>
          <w:szCs w:val="24"/>
        </w:rPr>
        <w:t>which are broadly classified into</w:t>
      </w:r>
      <w:r w:rsidRPr="00590102">
        <w:rPr>
          <w:rFonts w:ascii="Times New Roman" w:hAnsi="Times New Roman" w:cs="Times New Roman"/>
          <w:color w:val="000000" w:themeColor="text1"/>
          <w:sz w:val="24"/>
          <w:szCs w:val="24"/>
        </w:rPr>
        <w:t xml:space="preserve"> physical, chemical, and biological agents. In recent decades, infections by specific biological agents</w:t>
      </w:r>
      <w:r w:rsidR="00F71837">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including bacteria, viruses and parasites</w:t>
      </w:r>
      <w:r w:rsidR="00F71837">
        <w:rPr>
          <w:rFonts w:ascii="Times New Roman" w:hAnsi="Times New Roman" w:cs="Times New Roman"/>
          <w:color w:val="000000" w:themeColor="text1"/>
          <w:sz w:val="24"/>
          <w:szCs w:val="24"/>
        </w:rPr>
        <w:t>,</w:t>
      </w:r>
      <w:r w:rsidRPr="00590102">
        <w:rPr>
          <w:rFonts w:ascii="Times New Roman" w:hAnsi="Times New Roman" w:cs="Times New Roman"/>
          <w:color w:val="000000" w:themeColor="text1"/>
          <w:sz w:val="24"/>
          <w:szCs w:val="24"/>
        </w:rPr>
        <w:t xml:space="preserve"> have gained recognition as important contributors to human carcinogenesis, collectively responsible for approximately 15–20% of cancer cases globall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Elsevier Ltd","title":"Global burden of cancer attributable to infections in 2018: a worldwide incidence analysis","type":"article-journal","volume":"8"},"uris":["http://www.mendeley.com/documents/?uuid=d0de5ea8-4214-3900-b9d4-3c62217726c6"]},{"id":"ITEM-2","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2","issue":"3","issued":{"date-parts":[["2024","5"]]},"page":"229-263","publisher":"Wiley","title":"Global cancer statistics 2022: GLOBOCAN estimates of incidence and mortality worldwide for 36 cancers in 185 countries","type":"article-journal","volume":"74"},"uris":["http://www.mendeley.com/documents/?uuid=2d41af9d-02f3-3eb4-9fa2-36d94576b878"]}],"mendeley":{"formattedCitation":"(Bray et al., 2024; de Martel et al., 2020)","plainTextFormattedCitation":"(Bray et al., 2024; de Martel et al., 2020)","previouslyFormattedCitation":"(Bray et al., 2024; de Martel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Bray et al. 2024; de Martel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Notably, the burden of infection-related cancers is disproportionately higher in developing nations, where factors such as poverty, poor sanitation, malnutrition and limited healthcare infrastructure contribute to a vicious cycle of infection, morbidity, and socioeconomi</w:t>
      </w:r>
      <w:r>
        <w:rPr>
          <w:rFonts w:ascii="Times New Roman" w:hAnsi="Times New Roman" w:cs="Times New Roman"/>
          <w:color w:val="000000" w:themeColor="text1"/>
          <w:sz w:val="24"/>
          <w:szCs w:val="24"/>
        </w:rPr>
        <w:t xml:space="preserve">c stagn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1","issue":"9","issued":{"date-parts":[["2016","9","1"]]},"page":"e609-e616","publisher":"Elsevier Ltd","title":"Global burden of cancers attributable to infections in 2012: a synthetic analysis","type":"article-journal","volume":"4"},"uris":["http://www.mendeley.com/documents/?uuid=e6729f8a-3a59-3a63-aaa5-357f4b5c6edf"]},{"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Damane et al., 2025; Plummer et al., 2016)","plainTextFormattedCitation":"(Damane et al., 2025; Plummer et al., 2016)","previouslyFormattedCitation":"(Damane et al., 2025; Plummer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Damane et al. 2025; Plummer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2C777763" w14:textId="5CCDC523" w:rsidR="00CB4DFE"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 xml:space="preserve">Environmental determinants, including contaminated water and inadequate hygiene, play a particularly significant role in </w:t>
      </w:r>
      <w:proofErr w:type="spellStart"/>
      <w:r w:rsidRPr="00590102">
        <w:rPr>
          <w:rFonts w:ascii="Times New Roman" w:hAnsi="Times New Roman" w:cs="Times New Roman"/>
          <w:color w:val="000000" w:themeColor="text1"/>
          <w:sz w:val="24"/>
          <w:szCs w:val="24"/>
        </w:rPr>
        <w:t>helminth</w:t>
      </w:r>
      <w:proofErr w:type="spellEnd"/>
      <w:r w:rsidRPr="00590102">
        <w:rPr>
          <w:rFonts w:ascii="Times New Roman" w:hAnsi="Times New Roman" w:cs="Times New Roman"/>
          <w:color w:val="000000" w:themeColor="text1"/>
          <w:sz w:val="24"/>
          <w:szCs w:val="24"/>
        </w:rPr>
        <w:t xml:space="preserve"> infection prevalence across low-income regions of Asia and Afric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153FD">
        <w:rPr>
          <w:rFonts w:ascii="Times New Roman" w:hAnsi="Times New Roman" w:cs="Times New Roman"/>
          <w:color w:val="000000" w:themeColor="text1"/>
          <w:sz w:val="24"/>
          <w:szCs w:val="24"/>
        </w:rPr>
        <w:instrText>ADDIN CSL_CITATION {"citationItems":[{"id":"ITEM-1","itemData":{"ISSN":"2222-288X","abstract":"Environmental health issues are major risk factors in the global burden of disease. This paper therefore focuses on the most important link between health and environment. It discusses the most important environmental threats to health in the 21 st Century especially in the low and middle income countries. It reviews the burden of disease from unsafe water supply, hygiene, sanitation, outdoor and indoor poor pollution toward achieving the Millennium Development Goals (MDG). It examines the contributions of personal hygiene to reduce the burden of environmentally-related health problems, comment on the consequences of environmental health problems on human health and explain the future global challenges to reduce the burden of disease in the community. Towards the most cost-effective ways of reducing the global burden of environmental related health problems, it was therefore recommended that there should be a reduction in the air pollutants to enhance health status of the inhabitants through the use of improved stove or gas for cooking at homes. There is need to focus on investment in low-cost environmental sanitation, improve water quality for human consumption and inculcate the hand-washing habit to reduce the burden of food-water borne infections. Keywords: millennium goals, environment, environmental-health problems, burden of disease, sanitation, pollution.","author":[{"dropping-particle":"","family":"Olanipekun","given":"Johnson Adetunji","non-dropping-particle":"","parse-names":false,"suffix":""},{"dropping-particle":"","family":"Babatunde","given":"Joseph Ojo","non-dropping-particle":"","parse-names":false,"suffix":""}],"container-title":"Journal of Education and Practice","id":"ITEM-1","issue":"32","issued":{"date-parts":[["2016"]]},"page":"57-64","title":"Towards Reducing the Burden of Global Environmental Related Health Problems in the 21st Century","type":"article-journal","volume":"7"},"uris":["http://www.mendeley.com/documents/?uuid=5e9fcc88-8750-38c5-b128-79ba4616be86"]}],"mendeley":{"formattedCitation":"(Olanipekun &amp; Babatunde, 2016)","plainTextFormattedCitation":"(Olanipekun &amp; Babatunde, 2016)","previouslyFormattedCitation":"(Olanipekun &amp; Babatunde,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53B5" w:rsidRPr="009153B5">
        <w:rPr>
          <w:rFonts w:ascii="Times New Roman" w:hAnsi="Times New Roman" w:cs="Times New Roman"/>
          <w:noProof/>
          <w:color w:val="000000" w:themeColor="text1"/>
          <w:sz w:val="24"/>
          <w:szCs w:val="24"/>
        </w:rPr>
        <w:t>(Olanipekun &amp; Babatunde 2016)</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89205C">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the global burden of </w:t>
      </w:r>
      <w:proofErr w:type="spellStart"/>
      <w:r w:rsidRPr="00C97E81">
        <w:rPr>
          <w:rFonts w:ascii="Times New Roman" w:hAnsi="Times New Roman" w:cs="Times New Roman"/>
          <w:color w:val="000000" w:themeColor="text1"/>
          <w:sz w:val="24"/>
          <w:szCs w:val="24"/>
        </w:rPr>
        <w:t>helminth</w:t>
      </w:r>
      <w:proofErr w:type="spellEnd"/>
      <w:r w:rsidRPr="00C97E81">
        <w:rPr>
          <w:rFonts w:ascii="Times New Roman" w:hAnsi="Times New Roman" w:cs="Times New Roman"/>
          <w:color w:val="000000" w:themeColor="text1"/>
          <w:sz w:val="24"/>
          <w:szCs w:val="24"/>
        </w:rPr>
        <w:t xml:space="preserve"> infections is substantial, only a limited number of helminths have been definitively classified as carcinogenic to humans. Among these, the liver flukes </w:t>
      </w:r>
      <w:proofErr w:type="spellStart"/>
      <w:r w:rsidRPr="00C97E81">
        <w:rPr>
          <w:rFonts w:ascii="Times New Roman" w:hAnsi="Times New Roman" w:cs="Times New Roman"/>
          <w:i/>
          <w:iCs/>
          <w:color w:val="000000" w:themeColor="text1"/>
          <w:sz w:val="24"/>
          <w:szCs w:val="24"/>
        </w:rPr>
        <w:t>Clonorchi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inensis</w:t>
      </w:r>
      <w:proofErr w:type="spellEnd"/>
      <w:r w:rsidRPr="00C97E81">
        <w:rPr>
          <w:rFonts w:ascii="Times New Roman" w:hAnsi="Times New Roman" w:cs="Times New Roman"/>
          <w:color w:val="000000" w:themeColor="text1"/>
          <w:sz w:val="24"/>
          <w:szCs w:val="24"/>
        </w:rPr>
        <w:t xml:space="preserve"> and </w:t>
      </w:r>
      <w:proofErr w:type="spellStart"/>
      <w:r w:rsidRPr="00C97E81">
        <w:rPr>
          <w:rFonts w:ascii="Times New Roman" w:hAnsi="Times New Roman" w:cs="Times New Roman"/>
          <w:i/>
          <w:iCs/>
          <w:color w:val="000000" w:themeColor="text1"/>
          <w:sz w:val="24"/>
          <w:szCs w:val="24"/>
        </w:rPr>
        <w:t>Opisthorchi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viverrini</w:t>
      </w:r>
      <w:proofErr w:type="spellEnd"/>
      <w:r w:rsidRPr="00C97E81">
        <w:rPr>
          <w:rFonts w:ascii="Times New Roman" w:hAnsi="Times New Roman" w:cs="Times New Roman"/>
          <w:color w:val="000000" w:themeColor="text1"/>
          <w:sz w:val="24"/>
          <w:szCs w:val="24"/>
        </w:rPr>
        <w:t xml:space="preserve"> are established causes of </w:t>
      </w:r>
      <w:proofErr w:type="spellStart"/>
      <w:r w:rsidRPr="00C97E81">
        <w:rPr>
          <w:rFonts w:ascii="Times New Roman" w:hAnsi="Times New Roman" w:cs="Times New Roman"/>
          <w:color w:val="000000" w:themeColor="text1"/>
          <w:sz w:val="24"/>
          <w:szCs w:val="24"/>
        </w:rPr>
        <w:t>cholangiocarcinoma</w:t>
      </w:r>
      <w:proofErr w:type="spellEnd"/>
      <w:r w:rsidRPr="00C97E81">
        <w:rPr>
          <w:rFonts w:ascii="Times New Roman" w:hAnsi="Times New Roman" w:cs="Times New Roman"/>
          <w:color w:val="000000" w:themeColor="text1"/>
          <w:sz w:val="24"/>
          <w:szCs w:val="24"/>
        </w:rPr>
        <w:t xml:space="preserve"> (bile duct cancer), while the blood fluke </w:t>
      </w:r>
      <w:r w:rsidRPr="00C97E81">
        <w:rPr>
          <w:rFonts w:ascii="Times New Roman" w:hAnsi="Times New Roman" w:cs="Times New Roman"/>
          <w:i/>
          <w:iCs/>
          <w:color w:val="000000" w:themeColor="text1"/>
          <w:sz w:val="24"/>
          <w:szCs w:val="24"/>
        </w:rPr>
        <w:t>Schistosoma haematobium</w:t>
      </w:r>
      <w:r w:rsidRPr="00C97E81">
        <w:rPr>
          <w:rFonts w:ascii="Times New Roman" w:hAnsi="Times New Roman" w:cs="Times New Roman"/>
          <w:color w:val="000000" w:themeColor="text1"/>
          <w:sz w:val="24"/>
          <w:szCs w:val="24"/>
        </w:rPr>
        <w:t xml:space="preserve"> is implicated in squamous cell carcinoma of the urinary bladde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2","issued":{"date-parts":[["2019","12","6"]]},"publisher":"Front Cell Infect Microbiol","title":"Neglected Agent Eminent Disease: Linking Human Helminthic Infection, Inflammation, and Malignancy","type":"article-journal","volume":"9"},"uris":["http://www.mendeley.com/documents/?uuid=f7638bf9-1c1e-31f7-a3e9-10f6d0252813"]},{"id":"ITEM-3","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3","issue":"3","issued":{"date-parts":[["2015","11","1"]]},"page":"174-182","publisher":"Trends Cancer","title":"Why does infection with some helminths cause cancer?","type":"article-journal","volume":"1"},"uris":["http://www.mendeley.com/documents/?uuid=712499dc-7a32-34a4-9463-64a08b69be7b"]},{"id":"ITEM-4","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4","issue":"5","issued":{"date-parts":[["2018","10","23"]]},"publisher":"Biosci Rep","title":"Parasites as negative regulators of cancer","type":"article-journal","volume":"38"},"uris":["http://www.mendeley.com/documents/?uuid=2fb60819-e777-301b-82cb-74fbe9c946ef"]},{"id":"ITEM-5","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5","issue":"4","issued":{"date-parts":[["2009"]]},"page":"321-322","publisher":"Lancet Oncol","title":"A review of human carcinogens--Part B: biological agents","type":"article-journal","volume":"10"},"uris":["http://www.mendeley.com/documents/?uuid=eb8df97e-5870-3487-89b7-424c99e57138"]}],"mendeley":{"formattedCitation":"(Arora et al., 2019; Bouvard et al., 2009; Brindley et al., 2015a; Callejas et al., 2018; van Tong et al., 2017)","manualFormatting":"(Arora et al., 2019; Bouvard et al., 2009; Brindley et al., 2015; Callejas et al., 2018; van Tong et al., 2017)","plainTextFormattedCitation":"(Arora et al., 2019; Bouvard et al., 2009; Brindley et al., 2015a; Callejas et al., 2018; van Tong et al., 2017)","previouslyFormattedCitation":"(Arora et al., 2019; Bouvard et al., 2009; Brindley et al., 2015a; Callejas et al., 2018; 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 xml:space="preserve">(Arora et al. 2019; Bouvard et al. 2009; Brindley et al. 2015; Callejas et al. </w:t>
      </w:r>
      <w:r w:rsidRPr="00943EAB">
        <w:rPr>
          <w:rFonts w:ascii="Times New Roman" w:hAnsi="Times New Roman" w:cs="Times New Roman"/>
          <w:noProof/>
          <w:color w:val="000000" w:themeColor="text1"/>
          <w:sz w:val="24"/>
          <w:szCs w:val="24"/>
        </w:rPr>
        <w:lastRenderedPageBreak/>
        <w:t>2018; 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Although reports have suggested possible associations between other helminths and cancers, these links remain unconfirmed</w:t>
      </w:r>
      <w:r>
        <w:rPr>
          <w:rFonts w:ascii="Times New Roman" w:hAnsi="Times New Roman" w:cs="Times New Roman"/>
          <w:color w:val="000000" w:themeColor="text1"/>
          <w:sz w:val="24"/>
          <w:szCs w:val="24"/>
        </w:rPr>
        <w:t xml:space="preserve"> </w:t>
      </w:r>
      <w:r w:rsidRPr="00DA65C2">
        <w:rPr>
          <w:rFonts w:ascii="Times New Roman" w:hAnsi="Times New Roman" w:cs="Times New Roman"/>
          <w:sz w:val="24"/>
          <w:szCs w:val="24"/>
        </w:rPr>
        <w:fldChar w:fldCharType="begin" w:fldLock="1"/>
      </w:r>
      <w:r w:rsidRPr="00DA65C2">
        <w:rPr>
          <w:rFonts w:ascii="Times New Roman" w:hAnsi="Times New Roman" w:cs="Times New Roman"/>
          <w:sz w:val="24"/>
          <w:szCs w:val="24"/>
        </w:rPr>
        <w:instrText>ADDIN CSL_CITATION {"citationItems":[{"id":"ITEM-1","itemData":{"DOI":"10.1016/J.VETPAR.2012.04.015","ISSN":"0304-4017","PMID":"22963714","abstract":"Platynosomum fastosum is a feline biliary tract trematode that generally causes asymptomatic infections. In the early 1980s in Brazil, P. fastosum was associated with cholangiocarcinomas, but this finding was not confirmed in the various publications on the parasite during the last 30 years. This study aims to report three cases of cholangiocarcinomas in cats associated with the presence of P. fastosum. From 2000 to 2011, in the Veterinary Hospital of the Federal University of Campina Grande in northeast Brazil, 348 cats were necropsied, 11 of which (3.16%) were parasitized by P. fastosum. Three cases that resulted in death were associated with cholangiocarcinomas that were found to be associated with P. fastosum. Histologically, the tumors consisted of acini composed of cells with pleomorphic nuclei, loose chromatin, evident nucleoli and lightly eosinophilic cytoplasm. Metastases were observed in two cases. The first case involved metastases to the lungs, kidneys, ovary and peritoneum, and in the second case, the lymph nodes, kidneys, heart and encephalon were involved. The other 8 cats died from other causes, and the parasite was an incidental finding. In those cases, the histologic lesions were nonsuppurative cholangiohepatitis and periductal fibrosis with P. fastosum present. Six animals also showed pre-neoplastic changes (hyperplasia and dysplasia) of the biliary duct epithelium. The study concluded that, as observed in other human biliary tract trematodes, P. fastosum causes cholangiocarcinomas in the liver of cats. © 2012.","author":[{"dropping-particle":"","family":"Andrade","given":"R. L.F.S.","non-dropping-particle":"","parse-names":false,"suffix":""},{"dropping-particle":"","family":"Dantas","given":"A. F.M.","non-dropping-particle":"","parse-names":false,"suffix":""},{"dropping-particle":"","family":"Pimentel","given":"L. A.","non-dropping-particle":"","parse-names":false,"suffix":""},{"dropping-particle":"","family":"Galiza","given":"G. J.N.","non-dropping-particle":"","parse-names":false,"suffix":""},{"dropping-particle":"","family":"Carvalho","given":"F. K.L.","non-dropping-particle":"","parse-names":false,"suffix":""},{"dropping-particle":"","family":"Costa","given":"V. M.M.","non-dropping-particle":"","parse-names":false,"suffix":""},{"dropping-particle":"","family":"Riet-Correa","given":"F.","non-dropping-particle":"","parse-names":false,"suffix":""}],"container-title":"Veterinary Parasitology","id":"ITEM-1","issue":"1-2","issued":{"date-parts":[["2012","4","19"]]},"page":"277-280","title":"Platynosomum fastosum-induced cholangiocarcinomas in cats.","type":"article-journal","volume":"190"},"uris":["http://www.mendeley.com/documents/?uuid=a2e21650-18fe-345f-bd3d-5b2ffb637e92"]}],"mendeley":{"formattedCitation":"(Andrade et al., 2012)","plainTextFormattedCitation":"(Andrade et al., 2012)","previouslyFormattedCitation":"(Andrade et al., 2012)"},"properties":{"noteIndex":0},"schema":"https://github.com/citation-style-language/schema/raw/master/csl-citation.json"}</w:instrText>
      </w:r>
      <w:r w:rsidRPr="00DA65C2">
        <w:rPr>
          <w:rFonts w:ascii="Times New Roman" w:hAnsi="Times New Roman" w:cs="Times New Roman"/>
          <w:sz w:val="24"/>
          <w:szCs w:val="24"/>
        </w:rPr>
        <w:fldChar w:fldCharType="separate"/>
      </w:r>
      <w:r w:rsidRPr="00DA65C2">
        <w:rPr>
          <w:rFonts w:ascii="Times New Roman" w:hAnsi="Times New Roman" w:cs="Times New Roman"/>
          <w:noProof/>
          <w:sz w:val="24"/>
          <w:szCs w:val="24"/>
        </w:rPr>
        <w:t>(Andrade et al. 2012)</w:t>
      </w:r>
      <w:r w:rsidRPr="00DA65C2">
        <w:rPr>
          <w:rFonts w:ascii="Times New Roman" w:hAnsi="Times New Roman" w:cs="Times New Roman"/>
          <w:sz w:val="24"/>
          <w:szCs w:val="24"/>
        </w:rPr>
        <w:fldChar w:fldCharType="end"/>
      </w:r>
      <w:r w:rsidRPr="00DA65C2">
        <w:rPr>
          <w:rFonts w:ascii="Times New Roman" w:hAnsi="Times New Roman" w:cs="Times New Roman"/>
          <w:sz w:val="24"/>
          <w:szCs w:val="24"/>
        </w:rPr>
        <w:t xml:space="preserve">. </w:t>
      </w:r>
      <w:r w:rsidRPr="00C97E81">
        <w:rPr>
          <w:rFonts w:ascii="Times New Roman" w:hAnsi="Times New Roman" w:cs="Times New Roman"/>
          <w:color w:val="000000" w:themeColor="text1"/>
          <w:sz w:val="24"/>
          <w:szCs w:val="24"/>
        </w:rPr>
        <w:t xml:space="preserve">Mechanistically, </w:t>
      </w:r>
      <w:proofErr w:type="spellStart"/>
      <w:r w:rsidRPr="00C97E81">
        <w:rPr>
          <w:rFonts w:ascii="Times New Roman" w:hAnsi="Times New Roman" w:cs="Times New Roman"/>
          <w:color w:val="000000" w:themeColor="text1"/>
          <w:sz w:val="24"/>
          <w:szCs w:val="24"/>
        </w:rPr>
        <w:t>helminth</w:t>
      </w:r>
      <w:proofErr w:type="spellEnd"/>
      <w:r w:rsidRPr="00C97E81">
        <w:rPr>
          <w:rFonts w:ascii="Times New Roman" w:hAnsi="Times New Roman" w:cs="Times New Roman"/>
          <w:color w:val="000000" w:themeColor="text1"/>
          <w:sz w:val="24"/>
          <w:szCs w:val="24"/>
        </w:rPr>
        <w:t xml:space="preserve">-induced carcinogenesis is thought to involve chronic inflammation, sustained tissue proliferation, immune modulation, altered glucose metabolism, redox imbalance, genomic instability and disruption of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suppressor proteins, alongside stimulation of angiogenesis and metasta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E2BDDD6" w14:textId="5F13E393" w:rsidR="00CB4DFE" w:rsidRDefault="00CB4DFE" w:rsidP="00B96FD5">
      <w:pPr>
        <w:spacing w:line="480" w:lineRule="auto"/>
        <w:jc w:val="both"/>
        <w:rPr>
          <w:rFonts w:ascii="Times New Roman" w:hAnsi="Times New Roman" w:cs="Times New Roman"/>
          <w:color w:val="000000" w:themeColor="text1"/>
          <w:sz w:val="24"/>
          <w:szCs w:val="24"/>
        </w:rPr>
      </w:pPr>
      <w:r w:rsidRPr="00C97E81">
        <w:rPr>
          <w:rFonts w:ascii="Times New Roman" w:hAnsi="Times New Roman" w:cs="Times New Roman"/>
          <w:color w:val="000000" w:themeColor="text1"/>
          <w:sz w:val="24"/>
          <w:szCs w:val="24"/>
        </w:rPr>
        <w:t xml:space="preserve">A meta-analysis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1","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manualFormatting":"MacHicado &amp; Marcos (2016)","plainTextFormattedCitation":"(MacHicado &amp; Marcos, 2016)","previouslyFormattedCitation":"(MacHicado &amp; Marco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97E81">
        <w:rPr>
          <w:rFonts w:ascii="Times New Roman" w:hAnsi="Times New Roman" w:cs="Times New Roman"/>
          <w:noProof/>
          <w:color w:val="000000" w:themeColor="text1"/>
          <w:sz w:val="24"/>
          <w:szCs w:val="24"/>
        </w:rPr>
        <w:t xml:space="preserve">MacHicado &amp; Marcos </w:t>
      </w:r>
      <w:r>
        <w:rPr>
          <w:rFonts w:ascii="Times New Roman" w:hAnsi="Times New Roman" w:cs="Times New Roman"/>
          <w:noProof/>
          <w:color w:val="000000" w:themeColor="text1"/>
          <w:sz w:val="24"/>
          <w:szCs w:val="24"/>
        </w:rPr>
        <w:t>(</w:t>
      </w:r>
      <w:r w:rsidRPr="00C97E8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sidRPr="00C97E81">
        <w:rPr>
          <w:rFonts w:ascii="Times New Roman" w:hAnsi="Times New Roman" w:cs="Times New Roman"/>
          <w:color w:val="000000" w:themeColor="text1"/>
          <w:sz w:val="24"/>
          <w:szCs w:val="24"/>
        </w:rPr>
        <w:t xml:space="preserve"> identified several </w:t>
      </w:r>
      <w:proofErr w:type="spellStart"/>
      <w:r w:rsidRPr="00C97E81">
        <w:rPr>
          <w:rFonts w:ascii="Times New Roman" w:hAnsi="Times New Roman" w:cs="Times New Roman"/>
          <w:color w:val="000000" w:themeColor="text1"/>
          <w:sz w:val="24"/>
          <w:szCs w:val="24"/>
        </w:rPr>
        <w:t>helminth</w:t>
      </w:r>
      <w:proofErr w:type="spellEnd"/>
      <w:r w:rsidRPr="00C97E81">
        <w:rPr>
          <w:rFonts w:ascii="Times New Roman" w:hAnsi="Times New Roman" w:cs="Times New Roman"/>
          <w:color w:val="000000" w:themeColor="text1"/>
          <w:sz w:val="24"/>
          <w:szCs w:val="24"/>
        </w:rPr>
        <w:t xml:space="preserve"> species reported in association with cancer or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formation, including </w:t>
      </w:r>
      <w:proofErr w:type="spellStart"/>
      <w:r w:rsidRPr="00C97E81">
        <w:rPr>
          <w:rFonts w:ascii="Times New Roman" w:hAnsi="Times New Roman" w:cs="Times New Roman"/>
          <w:i/>
          <w:iCs/>
          <w:color w:val="000000" w:themeColor="text1"/>
          <w:sz w:val="24"/>
          <w:szCs w:val="24"/>
        </w:rPr>
        <w:t>Fasciola</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gigantica</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Taenia</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olium</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Echinococcu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granulosu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rongyloide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ercorali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Trichuri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muri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Platynosomum</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fastosum</w:t>
      </w:r>
      <w:proofErr w:type="spellEnd"/>
      <w:r w:rsidRPr="00C97E81">
        <w:rPr>
          <w:rFonts w:ascii="Times New Roman" w:hAnsi="Times New Roman" w:cs="Times New Roman"/>
          <w:color w:val="000000" w:themeColor="text1"/>
          <w:sz w:val="24"/>
          <w:szCs w:val="24"/>
        </w:rPr>
        <w:t xml:space="preserve">, and </w:t>
      </w:r>
      <w:proofErr w:type="spellStart"/>
      <w:r w:rsidRPr="00C97E81">
        <w:rPr>
          <w:rFonts w:ascii="Times New Roman" w:hAnsi="Times New Roman" w:cs="Times New Roman"/>
          <w:i/>
          <w:iCs/>
          <w:color w:val="000000" w:themeColor="text1"/>
          <w:sz w:val="24"/>
          <w:szCs w:val="24"/>
        </w:rPr>
        <w:t>Heterakis</w:t>
      </w:r>
      <w:proofErr w:type="spellEnd"/>
      <w:r w:rsidRPr="00C97E81">
        <w:rPr>
          <w:rFonts w:ascii="Times New Roman" w:hAnsi="Times New Roman" w:cs="Times New Roman"/>
          <w:color w:val="000000" w:themeColor="text1"/>
          <w:sz w:val="24"/>
          <w:szCs w:val="24"/>
        </w:rPr>
        <w:t>. These species, their endemic regions, associated diseases</w:t>
      </w:r>
      <w:r w:rsidR="00F473CF">
        <w:rPr>
          <w:rFonts w:ascii="Times New Roman" w:hAnsi="Times New Roman" w:cs="Times New Roman"/>
          <w:color w:val="000000" w:themeColor="text1"/>
          <w:sz w:val="24"/>
          <w:szCs w:val="24"/>
        </w:rPr>
        <w:t xml:space="preserve">, </w:t>
      </w:r>
      <w:r w:rsidR="001224F0">
        <w:rPr>
          <w:rFonts w:ascii="Times New Roman" w:hAnsi="Times New Roman" w:cs="Times New Roman"/>
          <w:color w:val="000000" w:themeColor="text1"/>
          <w:sz w:val="24"/>
          <w:szCs w:val="24"/>
        </w:rPr>
        <w:t>evidence type and strength</w:t>
      </w:r>
      <w:r w:rsidRPr="00C97E81">
        <w:rPr>
          <w:rFonts w:ascii="Times New Roman" w:hAnsi="Times New Roman" w:cs="Times New Roman"/>
          <w:color w:val="000000" w:themeColor="text1"/>
          <w:sz w:val="24"/>
          <w:szCs w:val="24"/>
        </w:rPr>
        <w:t xml:space="preserve"> are systematically summarized in </w:t>
      </w:r>
      <w:r w:rsidRPr="00943EAB">
        <w:rPr>
          <w:rFonts w:ascii="Times New Roman" w:hAnsi="Times New Roman" w:cs="Times New Roman"/>
          <w:b/>
          <w:bCs/>
          <w:color w:val="000000" w:themeColor="text1"/>
          <w:sz w:val="24"/>
          <w:szCs w:val="24"/>
        </w:rPr>
        <w:t>Table 1</w:t>
      </w:r>
      <w:r w:rsidRPr="00943EAB">
        <w:rPr>
          <w:rFonts w:ascii="Times New Roman" w:hAnsi="Times New Roman" w:cs="Times New Roman"/>
          <w:color w:val="000000" w:themeColor="text1"/>
          <w:sz w:val="24"/>
          <w:szCs w:val="24"/>
        </w:rPr>
        <w:t>.</w:t>
      </w:r>
    </w:p>
    <w:p w14:paraId="43F4492A" w14:textId="77777777" w:rsidR="00590D85" w:rsidRPr="00943EAB" w:rsidRDefault="00590D85" w:rsidP="00590D85">
      <w:pPr>
        <w:spacing w:after="0" w:line="240" w:lineRule="auto"/>
        <w:jc w:val="both"/>
        <w:rPr>
          <w:rFonts w:ascii="Times New Roman" w:hAnsi="Times New Roman" w:cs="Times New Roman"/>
          <w:color w:val="000000" w:themeColor="text1"/>
          <w:sz w:val="24"/>
          <w:szCs w:val="24"/>
        </w:rPr>
      </w:pPr>
      <w:proofErr w:type="gramStart"/>
      <w:r w:rsidRPr="00943EAB">
        <w:rPr>
          <w:rFonts w:ascii="Times New Roman" w:hAnsi="Times New Roman" w:cs="Times New Roman"/>
          <w:b/>
          <w:bCs/>
          <w:color w:val="000000" w:themeColor="text1"/>
          <w:sz w:val="24"/>
          <w:szCs w:val="24"/>
        </w:rPr>
        <w:t>Table 1.</w:t>
      </w:r>
      <w:proofErr w:type="gramEnd"/>
      <w:r w:rsidRPr="00943EAB">
        <w:rPr>
          <w:rFonts w:ascii="Times New Roman" w:hAnsi="Times New Roman" w:cs="Times New Roman"/>
          <w:b/>
          <w:bCs/>
          <w:color w:val="000000" w:themeColor="text1"/>
          <w:sz w:val="24"/>
          <w:szCs w:val="24"/>
        </w:rPr>
        <w:t xml:space="preserve"> </w:t>
      </w:r>
      <w:r w:rsidRPr="007F74A8">
        <w:rPr>
          <w:rFonts w:ascii="Times New Roman" w:hAnsi="Times New Roman" w:cs="Times New Roman"/>
          <w:color w:val="000000" w:themeColor="text1"/>
          <w:sz w:val="24"/>
          <w:szCs w:val="24"/>
        </w:rPr>
        <w:t>Human and Veterinary Helminths Associated with Carcinogenesis or Anticancer Effects</w:t>
      </w:r>
      <w:r>
        <w:rPr>
          <w:rFonts w:ascii="Times New Roman" w:hAnsi="Times New Roman" w:cs="Times New Roman"/>
          <w:color w:val="000000" w:themeColor="text1"/>
          <w:sz w:val="24"/>
          <w:szCs w:val="24"/>
        </w:rPr>
        <w:t>.</w:t>
      </w:r>
    </w:p>
    <w:tbl>
      <w:tblPr>
        <w:tblW w:w="992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741"/>
        <w:gridCol w:w="1955"/>
        <w:gridCol w:w="1496"/>
        <w:gridCol w:w="1687"/>
        <w:gridCol w:w="1143"/>
        <w:gridCol w:w="1171"/>
      </w:tblGrid>
      <w:tr w:rsidR="00590D85" w:rsidRPr="00943EAB" w14:paraId="17DC45FA" w14:textId="77777777" w:rsidTr="002535DC">
        <w:trPr>
          <w:trHeight w:val="920"/>
        </w:trPr>
        <w:tc>
          <w:tcPr>
            <w:tcW w:w="728" w:type="dxa"/>
            <w:noWrap/>
            <w:vAlign w:val="center"/>
            <w:hideMark/>
          </w:tcPr>
          <w:p w14:paraId="0DA7986B"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proofErr w:type="spellStart"/>
            <w:proofErr w:type="gramStart"/>
            <w:r>
              <w:rPr>
                <w:rFonts w:ascii="Times New Roman" w:eastAsia="Times New Roman" w:hAnsi="Times New Roman" w:cs="Times New Roman"/>
                <w:b/>
                <w:bCs/>
                <w:color w:val="000000" w:themeColor="text1"/>
                <w:kern w:val="0"/>
                <w:sz w:val="20"/>
                <w:szCs w:val="20"/>
                <w14:ligatures w14:val="none"/>
              </w:rPr>
              <w:t>s</w:t>
            </w:r>
            <w:r w:rsidRPr="00943EAB">
              <w:rPr>
                <w:rFonts w:ascii="Times New Roman" w:eastAsia="Times New Roman" w:hAnsi="Times New Roman" w:cs="Times New Roman"/>
                <w:b/>
                <w:bCs/>
                <w:color w:val="000000" w:themeColor="text1"/>
                <w:kern w:val="0"/>
                <w:sz w:val="20"/>
                <w:szCs w:val="20"/>
                <w14:ligatures w14:val="none"/>
              </w:rPr>
              <w:t>Sr</w:t>
            </w:r>
            <w:proofErr w:type="spellEnd"/>
            <w:proofErr w:type="gramEnd"/>
            <w:r w:rsidRPr="00943EAB">
              <w:rPr>
                <w:rFonts w:ascii="Times New Roman" w:eastAsia="Times New Roman" w:hAnsi="Times New Roman" w:cs="Times New Roman"/>
                <w:b/>
                <w:bCs/>
                <w:color w:val="000000" w:themeColor="text1"/>
                <w:kern w:val="0"/>
                <w:sz w:val="20"/>
                <w:szCs w:val="20"/>
                <w14:ligatures w14:val="none"/>
              </w:rPr>
              <w:t>. No.</w:t>
            </w:r>
          </w:p>
        </w:tc>
        <w:tc>
          <w:tcPr>
            <w:tcW w:w="1741" w:type="dxa"/>
            <w:vAlign w:val="center"/>
            <w:hideMark/>
          </w:tcPr>
          <w:p w14:paraId="718EF146"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 xml:space="preserve">Parasitic </w:t>
            </w:r>
            <w:proofErr w:type="spellStart"/>
            <w:r w:rsidRPr="00943EAB">
              <w:rPr>
                <w:rFonts w:ascii="Times New Roman" w:eastAsia="Times New Roman" w:hAnsi="Times New Roman" w:cs="Times New Roman"/>
                <w:b/>
                <w:bCs/>
                <w:color w:val="000000" w:themeColor="text1"/>
                <w:kern w:val="0"/>
                <w:sz w:val="20"/>
                <w:szCs w:val="20"/>
                <w14:ligatures w14:val="none"/>
              </w:rPr>
              <w:t>Helminth</w:t>
            </w:r>
            <w:proofErr w:type="spellEnd"/>
          </w:p>
        </w:tc>
        <w:tc>
          <w:tcPr>
            <w:tcW w:w="1955" w:type="dxa"/>
            <w:vAlign w:val="center"/>
            <w:hideMark/>
          </w:tcPr>
          <w:p w14:paraId="13CAF14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Associated Cancer</w:t>
            </w:r>
          </w:p>
        </w:tc>
        <w:tc>
          <w:tcPr>
            <w:tcW w:w="1496" w:type="dxa"/>
            <w:vAlign w:val="center"/>
            <w:hideMark/>
          </w:tcPr>
          <w:p w14:paraId="6B98264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Endemic Areas</w:t>
            </w:r>
          </w:p>
        </w:tc>
        <w:tc>
          <w:tcPr>
            <w:tcW w:w="1687" w:type="dxa"/>
            <w:vAlign w:val="center"/>
            <w:hideMark/>
          </w:tcPr>
          <w:p w14:paraId="470290E5"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Evidence Type</w:t>
            </w:r>
          </w:p>
        </w:tc>
        <w:tc>
          <w:tcPr>
            <w:tcW w:w="1143" w:type="dxa"/>
          </w:tcPr>
          <w:p w14:paraId="487D861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Strength of Evidence</w:t>
            </w:r>
          </w:p>
        </w:tc>
        <w:tc>
          <w:tcPr>
            <w:tcW w:w="1171" w:type="dxa"/>
            <w:vAlign w:val="center"/>
            <w:hideMark/>
          </w:tcPr>
          <w:p w14:paraId="128F2071"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References</w:t>
            </w:r>
          </w:p>
        </w:tc>
      </w:tr>
      <w:tr w:rsidR="00590D85" w:rsidRPr="00943EAB" w14:paraId="45427AD7" w14:textId="77777777" w:rsidTr="002535DC">
        <w:trPr>
          <w:trHeight w:val="920"/>
        </w:trPr>
        <w:tc>
          <w:tcPr>
            <w:tcW w:w="9921" w:type="dxa"/>
            <w:gridSpan w:val="7"/>
            <w:noWrap/>
            <w:vAlign w:val="center"/>
          </w:tcPr>
          <w:p w14:paraId="787540C3" w14:textId="77777777" w:rsidR="00590D85" w:rsidRPr="005F7956"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Helminths Classified as Definitive Human Carcinogens (IARC Group 1)</w:t>
            </w:r>
          </w:p>
        </w:tc>
      </w:tr>
      <w:tr w:rsidR="00590D85" w:rsidRPr="00943EAB" w14:paraId="6A0085F8" w14:textId="77777777" w:rsidTr="002535DC">
        <w:trPr>
          <w:trHeight w:val="920"/>
        </w:trPr>
        <w:tc>
          <w:tcPr>
            <w:tcW w:w="728" w:type="dxa"/>
            <w:noWrap/>
            <w:vAlign w:val="center"/>
          </w:tcPr>
          <w:p w14:paraId="226F69A4"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noWrap/>
            <w:vAlign w:val="center"/>
            <w:hideMark/>
          </w:tcPr>
          <w:p w14:paraId="273482C2"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Opisthorchis</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viverrini</w:t>
            </w:r>
            <w:proofErr w:type="spellEnd"/>
          </w:p>
        </w:tc>
        <w:tc>
          <w:tcPr>
            <w:tcW w:w="1955" w:type="dxa"/>
            <w:vAlign w:val="center"/>
            <w:hideMark/>
          </w:tcPr>
          <w:p w14:paraId="24891F9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5F7956">
              <w:rPr>
                <w:rFonts w:ascii="Times New Roman" w:eastAsia="Times New Roman" w:hAnsi="Times New Roman" w:cs="Times New Roman"/>
                <w:color w:val="000000" w:themeColor="text1"/>
                <w:kern w:val="0"/>
                <w:sz w:val="20"/>
                <w:szCs w:val="20"/>
                <w14:ligatures w14:val="none"/>
              </w:rPr>
              <w:t>Cholangiocarcinoma</w:t>
            </w:r>
            <w:proofErr w:type="spellEnd"/>
            <w:r w:rsidRPr="005F7956">
              <w:rPr>
                <w:rFonts w:ascii="Times New Roman" w:eastAsia="Times New Roman" w:hAnsi="Times New Roman" w:cs="Times New Roman"/>
                <w:color w:val="000000" w:themeColor="text1"/>
                <w:kern w:val="0"/>
                <w:sz w:val="20"/>
                <w:szCs w:val="20"/>
                <w14:ligatures w14:val="none"/>
              </w:rPr>
              <w:t xml:space="preserve"> (bile duct cancer)</w:t>
            </w:r>
          </w:p>
        </w:tc>
        <w:tc>
          <w:tcPr>
            <w:tcW w:w="1496" w:type="dxa"/>
            <w:vAlign w:val="center"/>
            <w:hideMark/>
          </w:tcPr>
          <w:p w14:paraId="3B8D0EB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D3445">
              <w:rPr>
                <w:rFonts w:ascii="Times New Roman" w:eastAsia="Times New Roman" w:hAnsi="Times New Roman" w:cs="Times New Roman"/>
                <w:color w:val="000000" w:themeColor="text1"/>
                <w:kern w:val="0"/>
                <w:sz w:val="20"/>
                <w:szCs w:val="20"/>
                <w14:ligatures w14:val="none"/>
              </w:rPr>
              <w:t>Lower Mekong — Thailand, Lao PDR, Cambodia, S. Vietnam</w:t>
            </w:r>
          </w:p>
        </w:tc>
        <w:tc>
          <w:tcPr>
            <w:tcW w:w="1687" w:type="dxa"/>
            <w:vAlign w:val="center"/>
            <w:hideMark/>
          </w:tcPr>
          <w:p w14:paraId="2D7B3550"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Epidemiological, mechanistic, experimental</w:t>
            </w:r>
          </w:p>
        </w:tc>
        <w:tc>
          <w:tcPr>
            <w:tcW w:w="1143" w:type="dxa"/>
          </w:tcPr>
          <w:p w14:paraId="6AB910EE"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8CB769E"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Definitive </w:t>
            </w:r>
          </w:p>
          <w:p w14:paraId="1092646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IARC Group 1)</w:t>
            </w:r>
          </w:p>
        </w:tc>
        <w:tc>
          <w:tcPr>
            <w:tcW w:w="1171" w:type="dxa"/>
            <w:vAlign w:val="center"/>
            <w:hideMark/>
          </w:tcPr>
          <w:p w14:paraId="5B23084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PATHOGENS12060795,","ISSN":"20760817","abstract":"Opisthorchiasis due to Opisthorchis viverrini infection continues to be a significant public healthcare concern in various subregions of Southeast Asia, particularly in Thailand, Laos, Cambodia, Myanmar, and Vietnam. The main mode of transmission is via consumption of raw or undercooked fish, which is deeply embedded in the culture and tradition of the people living near the Mekong River. After ingestion, the flukes migrate to the bile ducts, potentially causing many hepatobiliary complications, including cholangitis, cholecystitis, cholelithiasis, advanced periductal fibrosis and cholangiocarcinoma. Several mechanisms of opisthorchiasis-associated cholangiocarcinogenesis have been proposed and elucidated in the past decade, providing insight and potential drug targets to prevent the development of the sinister complication. The gold standard for diagnosing opisthorchiasis is still via stool microscopy, but the advent of novel serological, antigen, and molecular tests shows promise as more convenient, alternative diagnostic methods. The mainstay of treatment of opisthorchiasis is praziquantel, while treatment of opisthorchiasis-associated cholangiocarcinoma depends on its anatomic subtype and resectability. Thus far, the most successful fluke control programme is the Lawa model based in Thailand, which raised awareness, incorporated education, and frequent surveillance of intermediate hosts to reduce transmission of opisthorchiasis. Development of vaccines using tetraspanins shows promise and is currently ongoing.","author":[{"dropping-particle":"","family":"Liau","given":"Matthias Yi Quan","non-dropping-particle":"","parse-names":false,"suffix":""},{"dropping-particle":"","family":"Toh","given":"En Qi","non-dropping-particle":"","parse-names":false,"suffix":""},{"dropping-particle":"","family":"Shelat","given":"Vishalkumar Girishchandra","non-dropping-particle":"","parse-names":false,"suffix":""}],"container-title":"Pathogens","id":"ITEM-1","issue":"6","issued":{"date-parts":[["2023","6","1"]]},"publisher":"MDPI","title":"Opisthorchis viverrini—Current Understanding of the Neglected Hepatobiliary Parasite","type":"article-journal","volume":"12"},"uris":["http://www.mendeley.com/documents/?uuid=09610f67-8f75-3f7f-a7b0-4436cb0ce863"]},{"id":"ITEM-2","itemData":{"DOI":"10.2478/HELM-2023-0036,","ISSN":"13369083","abstract":"Summary: Neglected Tropical Diseases (NTDs) are a group of communicable diseases with a long history with human beings. NTDs are the proxy of poverty since they affect those in low-income and extreme-poverty populations, as those populations lack access to proper health care, clean water, sanitary conditions, and hygiene. NTDs create losses for a nation that come from the health and the economic sectors as well since the costs of diagnosis, prevention, and treatment strain the national purse strings. One of the 20 different forms of NTDs on the list is food-borne trematodes, comprises of Fasciola, Paragonimus, Clonorchis, and Opisthorchis. Currently, it is estimated that food-borne trematodes can cause a devastating effect on mortality and morbidity. All of them are zoonotic, as humans become infected by ingestion of a second intermediate host, such as freshwater snails, fish, or water vegetables. Opisthorchis viverrini, one of the food-borne trematodes that can be found mostly in South East Asia regions, especially in the Mekong basin, is regarded as a group 1 carcinogen leading to cholangiocarcinoma (CCA). This study aims to present the updated review of Opisthorchis viverrini and CCA.","author":[{"dropping-particle":"","family":"Tan","given":"S.","non-dropping-particle":"","parse-names":false,"suffix":""},{"dropping-particle":"","family":"Machrumnizar","given":"M.","non-dropping-particle":"","parse-names":false,"suffix":""}],"container-title":"Helminthologia (Poland)","id":"ITEM-2","issue":"4","issued":{"date-parts":[["2023","12","1"]]},"page":"287-299","publisher":"Sciendo","title":"Fish and Food-Fatale: Food-borne Trematode Opisthorchis viverrini and Cholangiocarcinoma","type":"article-journal","volume":"60"},"uris":["http://www.mendeley.com/documents/?uuid=66bfdfa6-3c01-3359-84e0-7b5971ac3525"]}],"mendeley":{"formattedCitation":"(Liau et al., 2023; Tan &amp; Machrumnizar, 2023)","plainTextFormattedCitation":"(Liau et al., 2023; Tan &amp; Machrumnizar, 2023)","previouslyFormattedCitation":"(Liau et al., 2023; Tan &amp; Machrumnizar,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Liau et al., 2023; Tan &amp; Machrumnizar,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0B7EDAD" w14:textId="77777777" w:rsidTr="002535DC">
        <w:trPr>
          <w:trHeight w:val="920"/>
        </w:trPr>
        <w:tc>
          <w:tcPr>
            <w:tcW w:w="728" w:type="dxa"/>
            <w:noWrap/>
            <w:vAlign w:val="center"/>
          </w:tcPr>
          <w:p w14:paraId="31206B90"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43CB3F71"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Clonorchis</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sinensis</w:t>
            </w:r>
            <w:proofErr w:type="spellEnd"/>
          </w:p>
        </w:tc>
        <w:tc>
          <w:tcPr>
            <w:tcW w:w="1955" w:type="dxa"/>
            <w:vAlign w:val="center"/>
            <w:hideMark/>
          </w:tcPr>
          <w:p w14:paraId="674D9A8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742108">
              <w:rPr>
                <w:rFonts w:ascii="Times New Roman" w:eastAsia="Times New Roman" w:hAnsi="Times New Roman" w:cs="Times New Roman"/>
                <w:color w:val="000000" w:themeColor="text1"/>
                <w:kern w:val="0"/>
                <w:sz w:val="20"/>
                <w:szCs w:val="20"/>
                <w14:ligatures w14:val="none"/>
              </w:rPr>
              <w:t>Cholangiocarcinoma</w:t>
            </w:r>
            <w:proofErr w:type="spellEnd"/>
            <w:r w:rsidRPr="00742108">
              <w:rPr>
                <w:rFonts w:ascii="Times New Roman" w:eastAsia="Times New Roman" w:hAnsi="Times New Roman" w:cs="Times New Roman"/>
                <w:color w:val="000000" w:themeColor="text1"/>
                <w:kern w:val="0"/>
                <w:sz w:val="20"/>
                <w:szCs w:val="20"/>
                <w14:ligatures w14:val="none"/>
              </w:rPr>
              <w:t xml:space="preserve"> (intrahepatic CCA)</w:t>
            </w:r>
          </w:p>
        </w:tc>
        <w:tc>
          <w:tcPr>
            <w:tcW w:w="1496" w:type="dxa"/>
            <w:vAlign w:val="center"/>
            <w:hideMark/>
          </w:tcPr>
          <w:p w14:paraId="272D398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ina, Korea, Taiwan, N. Vietnam, Far-East Russia</w:t>
            </w:r>
          </w:p>
        </w:tc>
        <w:tc>
          <w:tcPr>
            <w:tcW w:w="1687" w:type="dxa"/>
            <w:vAlign w:val="center"/>
            <w:hideMark/>
          </w:tcPr>
          <w:p w14:paraId="0D03E04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Epidemiological, mechanistic, </w:t>
            </w:r>
            <w:r>
              <w:rPr>
                <w:rFonts w:ascii="Times New Roman" w:eastAsia="Times New Roman" w:hAnsi="Times New Roman" w:cs="Times New Roman"/>
                <w:color w:val="000000" w:themeColor="text1"/>
                <w:kern w:val="0"/>
                <w:sz w:val="20"/>
                <w:szCs w:val="20"/>
                <w14:ligatures w14:val="none"/>
              </w:rPr>
              <w:t>animal</w:t>
            </w:r>
          </w:p>
        </w:tc>
        <w:tc>
          <w:tcPr>
            <w:tcW w:w="1143" w:type="dxa"/>
          </w:tcPr>
          <w:p w14:paraId="68BF0802"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3A3323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26CAE4C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46/JKMS.2025.40.E145","ISSN":"15986357","PMID":"40296827","abstract":"Clonorchiasis is a parasitic disease caused by Clonorchis sinensis, a trematode that inhabits the intrahepatic bile ducts of humans and mammals. C. sinensis is one of common food-borne trematodes, prevalent in East Asia including Korea. The International Agency for Research on Cancer reclassified C. sinensis as the Group 1 biological carcinogen of human cholangiocarcinoma (CCA). Evidence supporting the carcinogenicity of C. sinensis includes epidemiological studies showing increased prevalence and odds ratio (OR) of CCA in clonorchiasis patients, the development of CCA in experimental animals, and molecular studies. Approximately 10% of CCA in Korea are believed to be solely caused by clonorchiasis, with an OR of 4.7 for CCA risk among clonorchiasis patients. All hamsters exposed to both of C. sinensis and N-nitrosodimethylamine (NDMA) developed CCA while those exposed to either C. sinensis or NDMA alone did not. In vitro studies using cell models investigated carcinogenetic changes of the intracellular molecules and genes following stimulation with a soluble extract of C. sinensis. The in vitro stimulated cells showed a significant shift to G2/M phage, produced oncogenic molecules, changed expression of oncogenes, increased cell proliferation and suppressed apoptosis. Additionally, the gap-junction proteins between cells, such as connexin (Cx) 43, Cx 26, and Cx 32, were changed significantly, disrupting intercellular homeostasis. These findings suggest that C. sinensis and nitrogen compounds synergistically stimulate the cholangiocytes to become neoplastic. C. sinensis is a biological carcinogen of human CCA, and the World Health Organization guidelines enlist food-borne trematodes as one of target neglected tropical diseases to be eliminated by 2030. The present article reviews and updates perspectives on clonorchiasis, focusing on carcinogenesis.","author":[{"dropping-particle":"","family":"Kim","given":"Eun Min","non-dropping-particle":"","parse-names":false,"suffix":""},{"dropping-particle":"","family":"Hong","given":"Sung Tae","non-dropping-particle":"","parse-names":false,"suffix":""}],"container-title":"Journal of Korean Medical Science","id":"ITEM-1","issue":"16","issued":{"date-parts":[["2025"]]},"page":"e145","publisher":"Korean Academy of Medical Science","title":"Clonorchis sinensis and Cholangiocarcinoma","type":"article-journal","volume":"40"},"uris":["http://www.mendeley.com/documents/?uuid=234c8e3b-6d34-3387-9565-84704de5fa76"]},{"id":"ITEM-2","itemData":{"DOI":"10.1111/JGH.16879,","ISSN":"14401746","PMID":"39806791","abstract":"Background: Clonorchis sinensis infection is an important risk factor for intrahepatic cholangiocarcinoma (ICC). C. sinensis positive (C.s+) ICC patients had much shorter overall survival (OS) compared with C. sinensis negative (C.s−) group. This study aims to explore the impact and underlying mechanism of C. sinensis infection on ICC progression. Methods: In this study, ICC patients underwent surgery from two medical centers enrolled. RNA sequencing was used to determine the downstream activated pathways and genes. Furthermore, we demonstrated the potential mechanism of C. sinensis infection in promoting ICC progression through in vitro co culture systems and two animal models. Results: Through RNA sequencing, we found fatty acid metabolism and the expression of fatty acid synthase (FASN), a key enzyme catalyzing long-chain fatty acid synthesis, were significantly elevated in C.s+ ICCs. Then, we found excretory/secretory products (ESPs) secreted by C. sinensis could significantly upregulate the expression of transcription factor E2F1, thereby promoting FASN expression and fatty acid synthesis in tumor cells, which ultimately accelerating tumor progression. However, the promotive effect disappeared when FASN was knocked down. Meanwhile, ESPs could promote tumor growth, increasing FASN expression and free fatty acid level in both subcutaneous and orthotopic mouse models. Conclusion: This study indicates that C. sinensis infection could upregulate the level of FASN and activate fatty acid synthesis pathway, thereby accelerating ICC progression. This provides a new insight for the clinical treatment of ICC with C. sinensis infection.","author":[{"dropping-particle":"","family":"Ren","given":"Xiaoxue","non-dropping-particle":"","parse-names":false,"suffix":""},{"dropping-particle":"","family":"Wu","given":"Yanqing","non-dropping-particle":"","parse-names":false,"suffix":""},{"dropping-particle":"","family":"Song","given":"Tongtong","non-dropping-particle":"","parse-names":false,"suffix":""},{"dropping-particle":"","family":"Yang","given":"Qingxia","non-dropping-particle":"","parse-names":false,"suffix":""},{"dropping-particle":"","family":"Zhou","given":"Qianying","non-dropping-particle":"","parse-names":false,"suffix":""},{"dropping-particle":"","family":"Lin","given":"Jie","non-dropping-particle":"","parse-names":false,"suffix":""},{"dropping-particle":"","family":"Xu","given":"Lixia","non-dropping-particle":"","parse-names":false,"suffix":""},{"dropping-particle":"","family":"Xiang","given":"Bangde","non-dropping-particle":"","parse-names":false,"suffix":""},{"dropping-particle":"","family":"Chen","given":"Zebin","non-dropping-particle":"","parse-names":false,"suffix":""},{"dropping-particle":"","family":"Zhang","given":"Ying","non-dropping-particle":"","parse-names":false,"suffix":""}],"container-title":"Journal of Gastroenterology and Hepatology (Australia)","id":"ITEM-2","issue":"4","issued":{"date-parts":[["2025","4","1"]]},"page":"1004-1015","publisher":"John Wiley and Sons Inc","title":"Clonorchis sinensis Promotes Intrahepatic Cholangiocarcinoma Progression by Activating FASN-Mediated Fatty Acid Metabolism","type":"article-journal","volume":"40"},"uris":["http://www.mendeley.com/documents/?uuid=48516940-f9fc-310b-b2a5-625cf1ff2823"]},{"id":"ITEM-3","itemData":{"DOI":"10.1371/JOURNAL.PNTD.0012545,","ISSN":"19352735","PMID":"39466826","abstract":"Clonorchis sinensis infection is an important risk factor for cholangiocarcinoma (CCA). It has been reported that extracellular vesicles (EVs) are involved in the parasite-host interac-tion, and EVs of C. sinensis (CsEVs) can contribute to biliary injuries and inflammation. However, uncertainty surrounds the function of CsEVs in the progression of CCA. In this study, differential ultracentrifugation was used to separate CsEVs from the culture superna-tant of C. sinensis adult worms, and they were then identified by transmission electron microscopy, nanoparticle tracking analysis and proteome assays. CCK8, EdU-488 and col-ony formation assays were used to explore the effect of CsEVs on the proliferation of CCA cells in vitro. Wound healing assays, transwell assays and in vivo lung metastasis model were conducted to evaluate the migration and invasion abilities. Moreover, the involvement of EMT process, as well as NF-κB and ERK signaling pathway was assessed. Results showed that CsEVs were successfully isolated and could be taken up by CCA cells, which promoted proliferation by accelerating cell cycle progression. In addition, CsEVs could facili-tate cell metastasis by triggering the epithelial-mesenchymal transition (EMT). Mechanisti-cally, activation of NF-κB signaling pathway was involved in the CsEVs-mediated EMT, which could be reversed partly by BAY 11–7082 (an inhibitor of NF-κB). In conclusion, these findings suggested that CsEVs could induce the aberrant proliferation and metastasis of CCA cells by stimulating the NF-κB/EMT axis, providing a novel theoretical explanation for liver fluke-associated CCA.","author":[{"dropping-particle":"","family":"Pan","given":"Xiaowen","non-dropping-particle":"","parse-names":false,"suffix":""},{"dropping-particle":"","family":"He","given":"Qing","non-dropping-particle":"","parse-names":false,"suffix":""},{"dropping-particle":"","family":"Yin","given":"Yingxuan","non-dropping-particle":"","parse-names":false,"suffix":""},{"dropping-particle":"","family":"Xu","given":"Anyuan","non-dropping-particle":"","parse-names":false,"suffix":""},{"dropping-particle":"","family":"Wu","given":"Aoxun","non-dropping-particle":"","parse-names":false,"suffix":""},{"dropping-particle":"","family":"Yi","given":"Xueqing","non-dropping-particle":"","parse-names":false,"suffix":""},{"dropping-particle":"","family":"Zhong","given":"Zifeng","non-dropping-particle":"","parse-names":false,"suffix":""},{"dropping-particle":"","family":"Wu","given":"Yinjuan","non-dropping-particle":"","parse-names":false,"suffix":""},{"dropping-particle":"","family":"Li","given":"Xuerong","non-dropping-particle":"","parse-names":false,"suffix":""}],"container-title":"PLoS Neglected Tropical Diseases","id":"ITEM-3","issue":"10","issued":{"date-parts":[["2024","10","1"]]},"publisher":"Public Library of Science","title":"Extracellular vesicles of Clonorchis sinensis promote the malignant phenotypes of cholangiocarcinoma via NF-κB/EMT axis","type":"article-journal","volume":"18"},"uris":["http://www.mendeley.com/documents/?uuid=14e5bb34-79c8-3c63-a872-6720c154b2a8"]}],"mendeley":{"formattedCitation":"(Kim &amp; Hong, 2025; Pan et al., 2024; Ren et al., 2025)","plainTextFormattedCitation":"(Kim &amp; Hong, 2025; Pan et al., 2024; Ren et al., 2025)","previouslyFormattedCitation":"(Kim &amp; Hong, 2025; Pan et al., 2024; Ren et al., 202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Kim &amp; Hong, 2025; Pan et al., 2024; Ren et al., 2025)</w:t>
            </w:r>
            <w:r>
              <w:rPr>
                <w:rFonts w:ascii="Times New Roman" w:eastAsia="Times New Roman" w:hAnsi="Times New Roman" w:cs="Times New Roman"/>
                <w:color w:val="000000" w:themeColor="text1"/>
                <w:kern w:val="0"/>
                <w:sz w:val="20"/>
                <w:szCs w:val="20"/>
                <w14:ligatures w14:val="none"/>
              </w:rPr>
              <w:fldChar w:fldCharType="end"/>
            </w:r>
          </w:p>
        </w:tc>
      </w:tr>
      <w:tr w:rsidR="00590D85" w:rsidRPr="00AF3692" w14:paraId="4D80A41D" w14:textId="77777777" w:rsidTr="002535DC">
        <w:trPr>
          <w:trHeight w:val="920"/>
        </w:trPr>
        <w:tc>
          <w:tcPr>
            <w:tcW w:w="728" w:type="dxa"/>
            <w:noWrap/>
            <w:vAlign w:val="center"/>
          </w:tcPr>
          <w:p w14:paraId="3B25ECF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8FFFDB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haematobium</w:t>
            </w:r>
          </w:p>
        </w:tc>
        <w:tc>
          <w:tcPr>
            <w:tcW w:w="1955" w:type="dxa"/>
            <w:vAlign w:val="center"/>
            <w:hideMark/>
          </w:tcPr>
          <w:p w14:paraId="4FB554B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Urinary bladder cancer (squamous</w:t>
            </w:r>
            <w:r>
              <w:rPr>
                <w:rFonts w:ascii="Times New Roman" w:eastAsia="Times New Roman" w:hAnsi="Times New Roman" w:cs="Times New Roman"/>
                <w:color w:val="000000" w:themeColor="text1"/>
                <w:kern w:val="0"/>
                <w:sz w:val="20"/>
                <w:szCs w:val="20"/>
                <w14:ligatures w14:val="none"/>
              </w:rPr>
              <w:t xml:space="preserve"> cell</w:t>
            </w:r>
            <w:r w:rsidRPr="005F7956">
              <w:rPr>
                <w:rFonts w:ascii="Times New Roman" w:eastAsia="Times New Roman" w:hAnsi="Times New Roman" w:cs="Times New Roman"/>
                <w:color w:val="000000" w:themeColor="text1"/>
                <w:kern w:val="0"/>
                <w:sz w:val="20"/>
                <w:szCs w:val="20"/>
                <w14:ligatures w14:val="none"/>
              </w:rPr>
              <w:t xml:space="preserve"> carcinoma)</w:t>
            </w:r>
          </w:p>
        </w:tc>
        <w:tc>
          <w:tcPr>
            <w:tcW w:w="1496" w:type="dxa"/>
            <w:vAlign w:val="center"/>
            <w:hideMark/>
          </w:tcPr>
          <w:p w14:paraId="7A7F8DE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Sub-Saharan Africa; parts of Middle East &amp; N. Africa</w:t>
            </w:r>
          </w:p>
        </w:tc>
        <w:tc>
          <w:tcPr>
            <w:tcW w:w="1687" w:type="dxa"/>
            <w:vAlign w:val="center"/>
            <w:hideMark/>
          </w:tcPr>
          <w:p w14:paraId="0A74A5B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Epidemiology, pathology, mechanistic data</w:t>
            </w:r>
          </w:p>
        </w:tc>
        <w:tc>
          <w:tcPr>
            <w:tcW w:w="1143" w:type="dxa"/>
          </w:tcPr>
          <w:p w14:paraId="38058D62"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80DBBC6"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1E9663B"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203D45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2E6345">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67F56DC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2","issue":"1","issued":{"date-parts":[["2023","12","1"]]},"publisher":"BioMed Central Ltd","title":"The trend of schistosomiasis related bladder cancer in the lake zone, Tanzania: a retrospective review over 10 years period","type":"article-journal","volume":"18"},"uris":["http://www.mendeley.com/documents/?uuid=e03e9f81-59b3-3df2-b22d-ba9c31b3268a"]},{"id":"ITEM-3","itemData":{"DOI":"10.1309/LM96EJPPBYADIOVC","ISSN":"0007-5027","PMID":"26489680","abstract":"Patient: 66-year-old ethnic Egyptian man. Chief Complaint: Hematuria. History of Present Illness: The patient had a history of multiple episodes of gross hematuria for the past 5 years. Because the hematuria usually resolved on its own, he did not seek medical attention during that time. Bladder cancer was suspected. Past Medical History: The patient had a history of coronary artery disease, hypertension, nephrolithiasis, congestive heart failure, lifelong smoking, and ischemic cardiomyopathy. He has been taking the anticoagulants clopidogrel (Plavix) and warfarin (Coumadin). Residency History: The patient is originally from Egypt and has been living in the United States for the past 10 years. Principal Laboratory Findings: A complete blood count showed a hemoglobin of 13.0 g per dL (reference range, 14.0 to 18.0 g per dL), hematocrit 40% (40% to 54%), red blood cell count (RBC) 4.65 × 109 per L (4.60 to 6.00), and platelet count 179 × 106 per L (150 to 450). The urinalysis results showed 3+ protein, 4+ blood, and urine RBC of greater than 100 per high power field (hpf). The urinalysis results did not indicate the presence of parasitic ova or adult parasites. Based on these results, the physician ordered cystoscopic testing, suspecting bladder cancer. Analysis of the bladder tissue showed inflammation (Image 1) and several ova that were consistent with developing Schistosoma (Image 2). Many of the ova were calcified and surrounded by severely inflamed tissue (Image 3).","author":[{"dropping-particle":"","family":"Zepeda","given":"Celenne Morfin","non-dropping-particle":"","parse-names":false,"suffix":""},{"dropping-particle":"","family":"Coffey","given":"Kristen H.","non-dropping-particle":"","parse-names":false,"suffix":""}],"container-title":"Laboratory Medicine","id":"ITEM-3","issue":"4","issued":{"date-parts":[["2015","11","1"]]},"page":"338-342","publisher":"Oxford Academic","title":"Schistosoma haematobium Infection That Mimics Bladder Cancer in a 66-Year-Old Ethnic Egyptian Man","type":"article-journal","volume":"46"},"uris":["http://www.mendeley.com/documents/?uuid=fa6be7ed-a433-3b39-bd87-0ac5072d7d44"]}],"mendeley":{"formattedCitation":"(IARC Working Group, 1994; Yohana et al., 2023; Zepeda &amp; Coffey, 2015)","plainTextFormattedCitation":"(IARC Working Group, 1994; Yohana et al., 2023; Zepeda &amp; Coffey, 2015)","previouslyFormattedCitation":"(IARC Working Group, 1994; Yohana et al., 2023; Zepeda &amp; Coffey, 201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BF4BDC">
              <w:rPr>
                <w:rFonts w:ascii="Times New Roman" w:eastAsia="Times New Roman" w:hAnsi="Times New Roman" w:cs="Times New Roman"/>
                <w:noProof/>
                <w:color w:val="000000" w:themeColor="text1"/>
                <w:kern w:val="0"/>
                <w:sz w:val="20"/>
                <w:szCs w:val="20"/>
                <w14:ligatures w14:val="none"/>
              </w:rPr>
              <w:t>(IARC Working Group, 1994; Yohana et al., 2023; Zepeda &amp; Coffey, 2015)</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D177FD5" w14:textId="77777777" w:rsidTr="002535DC">
        <w:trPr>
          <w:trHeight w:val="920"/>
        </w:trPr>
        <w:tc>
          <w:tcPr>
            <w:tcW w:w="9921" w:type="dxa"/>
            <w:gridSpan w:val="7"/>
            <w:noWrap/>
            <w:vAlign w:val="center"/>
          </w:tcPr>
          <w:p w14:paraId="5B24C7F2" w14:textId="77777777" w:rsidR="00590D85" w:rsidRPr="004208E3"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02FF3">
              <w:rPr>
                <w:rFonts w:ascii="Times New Roman" w:eastAsia="Times New Roman" w:hAnsi="Times New Roman" w:cs="Times New Roman"/>
                <w:b/>
                <w:bCs/>
                <w:color w:val="000000" w:themeColor="text1"/>
                <w:kern w:val="0"/>
                <w:sz w:val="20"/>
                <w:szCs w:val="20"/>
                <w14:ligatures w14:val="none"/>
              </w:rPr>
              <w:lastRenderedPageBreak/>
              <w:t>Helminths with possible carcinogenicity (IARC Group 2B) or limited human data</w:t>
            </w:r>
          </w:p>
        </w:tc>
      </w:tr>
      <w:tr w:rsidR="00590D85" w:rsidRPr="00943EAB" w14:paraId="6C6A3A70" w14:textId="77777777" w:rsidTr="002535DC">
        <w:trPr>
          <w:trHeight w:val="920"/>
        </w:trPr>
        <w:tc>
          <w:tcPr>
            <w:tcW w:w="728" w:type="dxa"/>
            <w:noWrap/>
            <w:vAlign w:val="center"/>
          </w:tcPr>
          <w:p w14:paraId="798FDDF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1F42AFBC"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Schistosoma </w:t>
            </w:r>
            <w:proofErr w:type="spellStart"/>
            <w:r w:rsidRPr="00943EAB">
              <w:rPr>
                <w:rFonts w:ascii="Times New Roman" w:eastAsia="Times New Roman" w:hAnsi="Times New Roman" w:cs="Times New Roman"/>
                <w:i/>
                <w:iCs/>
                <w:color w:val="000000" w:themeColor="text1"/>
                <w:kern w:val="0"/>
                <w:sz w:val="20"/>
                <w:szCs w:val="20"/>
                <w14:ligatures w14:val="none"/>
              </w:rPr>
              <w:t>japonicum</w:t>
            </w:r>
            <w:proofErr w:type="spellEnd"/>
          </w:p>
        </w:tc>
        <w:tc>
          <w:tcPr>
            <w:tcW w:w="1955" w:type="dxa"/>
            <w:vAlign w:val="center"/>
            <w:hideMark/>
          </w:tcPr>
          <w:p w14:paraId="5C5C8DE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0014F0">
              <w:rPr>
                <w:rFonts w:ascii="Times New Roman" w:eastAsia="Times New Roman" w:hAnsi="Times New Roman" w:cs="Times New Roman"/>
                <w:color w:val="000000" w:themeColor="text1"/>
                <w:kern w:val="0"/>
                <w:sz w:val="20"/>
                <w:szCs w:val="20"/>
                <w14:ligatures w14:val="none"/>
              </w:rPr>
              <w:t>Colorectal cancer; possible associations with GI cancers</w:t>
            </w:r>
          </w:p>
        </w:tc>
        <w:tc>
          <w:tcPr>
            <w:tcW w:w="1496" w:type="dxa"/>
            <w:vAlign w:val="center"/>
            <w:hideMark/>
          </w:tcPr>
          <w:p w14:paraId="65BC78C9"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ast Asia (China, Philippines, Indonesia) </w:t>
            </w:r>
          </w:p>
        </w:tc>
        <w:tc>
          <w:tcPr>
            <w:tcW w:w="1687" w:type="dxa"/>
            <w:vAlign w:val="center"/>
            <w:hideMark/>
          </w:tcPr>
          <w:p w14:paraId="0A7294C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pidemiological, pathological, </w:t>
            </w:r>
            <w:r>
              <w:rPr>
                <w:rFonts w:ascii="Times New Roman" w:eastAsia="Times New Roman" w:hAnsi="Times New Roman" w:cs="Times New Roman"/>
                <w:color w:val="000000" w:themeColor="text1"/>
                <w:kern w:val="0"/>
                <w:sz w:val="20"/>
                <w:szCs w:val="20"/>
                <w14:ligatures w14:val="none"/>
              </w:rPr>
              <w:t>inflammatory</w:t>
            </w:r>
          </w:p>
        </w:tc>
        <w:tc>
          <w:tcPr>
            <w:tcW w:w="1143" w:type="dxa"/>
          </w:tcPr>
          <w:p w14:paraId="68C192DE"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E54E0">
              <w:rPr>
                <w:rFonts w:ascii="Times New Roman" w:eastAsia="Times New Roman" w:hAnsi="Times New Roman" w:cs="Times New Roman"/>
                <w:color w:val="000000" w:themeColor="text1"/>
                <w:kern w:val="0"/>
                <w:sz w:val="20"/>
                <w:szCs w:val="20"/>
                <w14:ligatures w14:val="none"/>
              </w:rPr>
              <w:t>Possible (IARC Group 2B)</w:t>
            </w:r>
          </w:p>
        </w:tc>
        <w:tc>
          <w:tcPr>
            <w:tcW w:w="1171" w:type="dxa"/>
            <w:vAlign w:val="center"/>
            <w:hideMark/>
          </w:tcPr>
          <w:p w14:paraId="652C37E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4269/AJTMH.18-0807","ISSN":"00029637","PMID":"30560774","abstract":"Schistosoma japonicum is a digenetic blood fluke that has been implicated in the carcinogenesis of several human malignancies, notably liver and colorectal cancer (CRC). Schistosoma japonicum associated colorectal cancer (SACC) is a distinct subtype with biological behavior analogous to colitis-induced CRC. The clinicopathological characteristics of SACC include young age at diagnosis, predominance among males, a strong predilection for the sigmoid colon and rectum, multifocal distribution, frequent mucinous histology, and poor prognosis. In addition to chronic inflammation, immunomodulation, and schistosomal toxins, bacterial coinfection appears to play an important role in the carcinogenic process. The present review provides the most recent updates on epidemiology, pathobiology, and clinical and prognostic features pertaining to SACC","author":[{"dropping-particle":"","family":"Hamid","given":"Hytham K.S.","non-dropping-particle":"","parse-names":false,"suffix":""}],"container-title":"The American Journal of Tropical Medicine and Hygiene","id":"ITEM-1","issue":"3","issued":{"date-parts":[["2018"]]},"page":"501","publisher":"American Society of Tropical Medicine and Hygiene","title":"Schistosoma japonicum–Associated Colorectal Cancer: A Review","type":"article-journal","volume":"100"},"uris":["http://www.mendeley.com/documents/?uuid=2163aff6-5e2d-3d13-9678-97d0dac18884"]},{"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Hamid, 2018; Zheng et al., 2023)","plainTextFormattedCitation":"(Hamid, 2018; Zheng et al., 2023)","previouslyFormattedCitation":"(Hamid, 2018;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4B57DA">
              <w:rPr>
                <w:rFonts w:ascii="Times New Roman" w:eastAsia="Times New Roman" w:hAnsi="Times New Roman" w:cs="Times New Roman"/>
                <w:noProof/>
                <w:color w:val="000000" w:themeColor="text1"/>
                <w:kern w:val="0"/>
                <w:sz w:val="20"/>
                <w:szCs w:val="20"/>
                <w14:ligatures w14:val="none"/>
              </w:rPr>
              <w:t>(Hamid, 2018;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1B37E3" w14:textId="77777777" w:rsidTr="002535DC">
        <w:trPr>
          <w:trHeight w:val="920"/>
        </w:trPr>
        <w:tc>
          <w:tcPr>
            <w:tcW w:w="9921" w:type="dxa"/>
            <w:gridSpan w:val="7"/>
            <w:noWrap/>
            <w:vAlign w:val="center"/>
          </w:tcPr>
          <w:p w14:paraId="4250D57F"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Studied in humans but </w:t>
            </w:r>
            <w:r w:rsidRPr="00F54368">
              <w:rPr>
                <w:rFonts w:ascii="Times New Roman" w:eastAsia="Times New Roman" w:hAnsi="Times New Roman" w:cs="Times New Roman"/>
                <w:b/>
                <w:bCs/>
                <w:i/>
                <w:iCs/>
                <w:color w:val="000000" w:themeColor="text1"/>
                <w:kern w:val="0"/>
                <w:sz w:val="20"/>
                <w:szCs w:val="20"/>
                <w14:ligatures w14:val="none"/>
              </w:rPr>
              <w:t>not classifiable</w:t>
            </w:r>
            <w:r w:rsidRPr="00F54368">
              <w:rPr>
                <w:rFonts w:ascii="Times New Roman" w:eastAsia="Times New Roman" w:hAnsi="Times New Roman" w:cs="Times New Roman"/>
                <w:b/>
                <w:bCs/>
                <w:color w:val="000000" w:themeColor="text1"/>
                <w:kern w:val="0"/>
                <w:sz w:val="20"/>
                <w:szCs w:val="20"/>
                <w14:ligatures w14:val="none"/>
              </w:rPr>
              <w:t xml:space="preserve"> as to carcinogenicity (IARC Group 3)</w:t>
            </w:r>
          </w:p>
        </w:tc>
      </w:tr>
      <w:tr w:rsidR="00590D85" w:rsidRPr="00943EAB" w14:paraId="4774CD5A" w14:textId="77777777" w:rsidTr="002535DC">
        <w:trPr>
          <w:trHeight w:val="920"/>
        </w:trPr>
        <w:tc>
          <w:tcPr>
            <w:tcW w:w="728" w:type="dxa"/>
            <w:noWrap/>
            <w:vAlign w:val="center"/>
          </w:tcPr>
          <w:p w14:paraId="593BD5A2"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677F7D5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Opisthorchis</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felineus</w:t>
            </w:r>
            <w:proofErr w:type="spellEnd"/>
          </w:p>
        </w:tc>
        <w:tc>
          <w:tcPr>
            <w:tcW w:w="1955" w:type="dxa"/>
            <w:vAlign w:val="center"/>
          </w:tcPr>
          <w:p w14:paraId="20F87C7A"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4208E3">
              <w:rPr>
                <w:rFonts w:ascii="Times New Roman" w:eastAsia="Times New Roman" w:hAnsi="Times New Roman" w:cs="Times New Roman"/>
                <w:color w:val="000000" w:themeColor="text1"/>
                <w:kern w:val="0"/>
                <w:sz w:val="20"/>
                <w:szCs w:val="20"/>
                <w14:ligatures w14:val="none"/>
              </w:rPr>
              <w:t>Cholangiocarcinoma</w:t>
            </w:r>
            <w:proofErr w:type="spellEnd"/>
            <w:r w:rsidRPr="004208E3">
              <w:rPr>
                <w:rFonts w:ascii="Times New Roman" w:eastAsia="Times New Roman" w:hAnsi="Times New Roman" w:cs="Times New Roman"/>
                <w:color w:val="000000" w:themeColor="text1"/>
                <w:kern w:val="0"/>
                <w:sz w:val="20"/>
                <w:szCs w:val="20"/>
                <w14:ligatures w14:val="none"/>
              </w:rPr>
              <w:t xml:space="preserve"> (emerging evidence)</w:t>
            </w:r>
          </w:p>
        </w:tc>
        <w:tc>
          <w:tcPr>
            <w:tcW w:w="1496" w:type="dxa"/>
            <w:vAlign w:val="center"/>
          </w:tcPr>
          <w:p w14:paraId="77CC102F"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astern Europe, Russia, Southeast Asia</w:t>
            </w:r>
          </w:p>
        </w:tc>
        <w:tc>
          <w:tcPr>
            <w:tcW w:w="1687" w:type="dxa"/>
            <w:vAlign w:val="center"/>
          </w:tcPr>
          <w:p w14:paraId="6A95E04B"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Animal model, biochemical, histology</w:t>
            </w:r>
          </w:p>
        </w:tc>
        <w:tc>
          <w:tcPr>
            <w:tcW w:w="1143" w:type="dxa"/>
          </w:tcPr>
          <w:p w14:paraId="12CA9BF4"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316CB">
              <w:rPr>
                <w:rFonts w:ascii="Times New Roman" w:eastAsia="Times New Roman" w:hAnsi="Times New Roman" w:cs="Times New Roman"/>
                <w:color w:val="000000" w:themeColor="text1"/>
                <w:kern w:val="0"/>
                <w:sz w:val="20"/>
                <w:szCs w:val="20"/>
                <w14:ligatures w14:val="none"/>
              </w:rPr>
              <w:t xml:space="preserve">IARC Group 3 </w:t>
            </w:r>
            <w:r w:rsidRPr="00F54368">
              <w:rPr>
                <w:rFonts w:ascii="Times New Roman" w:eastAsia="Times New Roman" w:hAnsi="Times New Roman" w:cs="Times New Roman"/>
                <w:color w:val="000000" w:themeColor="text1"/>
                <w:kern w:val="0"/>
                <w:sz w:val="20"/>
                <w:szCs w:val="20"/>
                <w14:ligatures w14:val="none"/>
              </w:rPr>
              <w:t>(not classifiable)</w:t>
            </w:r>
          </w:p>
        </w:tc>
        <w:tc>
          <w:tcPr>
            <w:tcW w:w="1171" w:type="dxa"/>
            <w:vAlign w:val="center"/>
          </w:tcPr>
          <w:p w14:paraId="01CD990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016/J.PT.2024.10.012,","ISSN":"14715007","PMID":"39521672","abstract":"Liver fluke infection is a major risk for cholangiocarcinoma (CCA). It has been established that the Asian liver flukes, Clonorchis sinensis and Opisthorchis viverrini secrete growth factors, digestive enzymes, and extracellular vesicles (EVs) which contribute to abnormal cell development in the bile ducts where the worms reside. These secretions – combined with aberrant inflammation and repeated cycles of chronic wounding at the site of parasite attachment and grazing on the epithelium – promote biliary hyperplasia and fibrosis and ultimately malignant transformation. Application of post-genomic and gene-editing tools to the study of liver fluke immunobiology and pathogenesis has accelerated the discovery of essential virulence factors to which targeted therapies and diagnostics can be directed.","author":[{"dropping-particle":"","family":"Smout","given":"Michael J.","non-dropping-particle":"","parse-names":false,"suffix":""},{"dropping-particle":"","family":"Laha","given":"Thewarach","non-dropping-particle":"","parse-names":false,"suffix":""},{"dropping-particle":"","family":"Chaiyadet","given":"Sujittra","non-dropping-particle":"","parse-names":false,"suffix":""},{"dropping-particle":"","family":"Brindley","given":"Paul J.","non-dropping-particle":"","parse-names":false,"suffix":""},{"dropping-particle":"","family":"Loukas","given":"Alex","non-dropping-particle":"","parse-names":false,"suffix":""}],"container-title":"Trends in Parasitology","id":"ITEM-1","issue":"12","issued":{"date-parts":[["2024","12","1"]]},"page":"1183-1196","publisher":"Elsevier Ltd","title":"Mechanistic insights into liver-fluke-induced bile-duct cancer","type":"article-journal","volume":"40"},"uris":["http://www.mendeley.com/documents/?uuid=71544c17-4ff1-390b-9272-09968af9dbbb"]},{"id":"ITEM-2","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2","issued":{"date-parts":[["1994"]]},"number-of-pages":"177-243","title":"Schistosomes, Liver Flukes and &lt;em&gt;Helicobacter pylori&lt;/em&gt;","type":"book","volume":"61"},"uris":["http://www.mendeley.com/documents/?uuid=d97c2f87-1d4a-33fe-8515-20543910c69e"]}],"mendeley":{"formattedCitation":"(IARC Working Group, 1994; Smout et al., 2024)","plainTextFormattedCitation":"(IARC Working Group, 1994; Smout et al., 2024)","previouslyFormattedCitation":"(IARC Working Group, 1994; Smout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3A7918">
              <w:rPr>
                <w:rFonts w:ascii="Times New Roman" w:eastAsia="Times New Roman" w:hAnsi="Times New Roman" w:cs="Times New Roman"/>
                <w:noProof/>
                <w:color w:val="000000" w:themeColor="text1"/>
                <w:kern w:val="0"/>
                <w:sz w:val="20"/>
                <w:szCs w:val="20"/>
                <w14:ligatures w14:val="none"/>
              </w:rPr>
              <w:t>(IARC Working Group, 1994; Smout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50EF305" w14:textId="77777777" w:rsidTr="002535DC">
        <w:trPr>
          <w:trHeight w:val="920"/>
        </w:trPr>
        <w:tc>
          <w:tcPr>
            <w:tcW w:w="728" w:type="dxa"/>
            <w:noWrap/>
            <w:vAlign w:val="center"/>
          </w:tcPr>
          <w:p w14:paraId="66F6E2CB"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28676236"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mansoni</w:t>
            </w:r>
          </w:p>
        </w:tc>
        <w:tc>
          <w:tcPr>
            <w:tcW w:w="1955" w:type="dxa"/>
            <w:vAlign w:val="center"/>
            <w:hideMark/>
          </w:tcPr>
          <w:p w14:paraId="212F6AA4"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olorectal/hepatocellular carcinoma (less clear)</w:t>
            </w:r>
          </w:p>
        </w:tc>
        <w:tc>
          <w:tcPr>
            <w:tcW w:w="1496" w:type="dxa"/>
            <w:vAlign w:val="center"/>
            <w:hideMark/>
          </w:tcPr>
          <w:p w14:paraId="331AD1D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Sub-Saharan Africa, South America, Middle East</w:t>
            </w:r>
          </w:p>
        </w:tc>
        <w:tc>
          <w:tcPr>
            <w:tcW w:w="1687" w:type="dxa"/>
            <w:vAlign w:val="center"/>
            <w:hideMark/>
          </w:tcPr>
          <w:p w14:paraId="26F040A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Epidemiological, case reports</w:t>
            </w:r>
          </w:p>
        </w:tc>
        <w:tc>
          <w:tcPr>
            <w:tcW w:w="1143" w:type="dxa"/>
          </w:tcPr>
          <w:p w14:paraId="69EC2412" w14:textId="77777777" w:rsidR="00590D85"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p>
          <w:p w14:paraId="2330C099"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IARC Group 3 (not classifiable) </w:t>
            </w:r>
          </w:p>
        </w:tc>
        <w:tc>
          <w:tcPr>
            <w:tcW w:w="1171" w:type="dxa"/>
            <w:vAlign w:val="center"/>
            <w:hideMark/>
          </w:tcPr>
          <w:p w14:paraId="2059834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IARC Working Group, 1994; Zheng et al., 2023)","plainTextFormattedCitation":"(IARC Working Group, 1994; Zheng et al., 2023)","previouslyFormattedCitation":"(IARC Working Group, 1994;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0591F">
              <w:rPr>
                <w:rFonts w:ascii="Times New Roman" w:eastAsia="Times New Roman" w:hAnsi="Times New Roman" w:cs="Times New Roman"/>
                <w:noProof/>
                <w:color w:val="000000" w:themeColor="text1"/>
                <w:kern w:val="0"/>
                <w:sz w:val="20"/>
                <w:szCs w:val="20"/>
                <w14:ligatures w14:val="none"/>
              </w:rPr>
              <w:t>(IARC Working Group, 1994;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6258058E" w14:textId="77777777" w:rsidTr="002535DC">
        <w:trPr>
          <w:trHeight w:val="920"/>
        </w:trPr>
        <w:tc>
          <w:tcPr>
            <w:tcW w:w="9921" w:type="dxa"/>
            <w:gridSpan w:val="7"/>
            <w:noWrap/>
            <w:vAlign w:val="center"/>
          </w:tcPr>
          <w:p w14:paraId="498DDCAF"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Human case reports or </w:t>
            </w:r>
            <w:proofErr w:type="spellStart"/>
            <w:r w:rsidRPr="00F54368">
              <w:rPr>
                <w:rFonts w:ascii="Times New Roman" w:eastAsia="Times New Roman" w:hAnsi="Times New Roman" w:cs="Times New Roman"/>
                <w:b/>
                <w:bCs/>
                <w:color w:val="000000" w:themeColor="text1"/>
                <w:kern w:val="0"/>
                <w:sz w:val="20"/>
                <w:szCs w:val="20"/>
                <w14:ligatures w14:val="none"/>
              </w:rPr>
              <w:t>tumor</w:t>
            </w:r>
            <w:proofErr w:type="spellEnd"/>
            <w:r w:rsidRPr="00F54368">
              <w:rPr>
                <w:rFonts w:ascii="Times New Roman" w:eastAsia="Times New Roman" w:hAnsi="Times New Roman" w:cs="Times New Roman"/>
                <w:b/>
                <w:bCs/>
                <w:color w:val="000000" w:themeColor="text1"/>
                <w:kern w:val="0"/>
                <w:sz w:val="20"/>
                <w:szCs w:val="20"/>
                <w14:ligatures w14:val="none"/>
              </w:rPr>
              <w:t xml:space="preserve"> mimics (no demonstrated carcinogenicity)</w:t>
            </w:r>
          </w:p>
        </w:tc>
      </w:tr>
      <w:tr w:rsidR="00590D85" w:rsidRPr="00943EAB" w14:paraId="03C12041" w14:textId="77777777" w:rsidTr="002535DC">
        <w:trPr>
          <w:trHeight w:val="920"/>
        </w:trPr>
        <w:tc>
          <w:tcPr>
            <w:tcW w:w="728" w:type="dxa"/>
            <w:noWrap/>
            <w:vAlign w:val="center"/>
          </w:tcPr>
          <w:p w14:paraId="65DA0C9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9214422"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Fasciola</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r w:rsidRPr="00796375">
              <w:rPr>
                <w:rFonts w:ascii="Times New Roman" w:eastAsia="Times New Roman" w:hAnsi="Times New Roman" w:cs="Times New Roman"/>
                <w:i/>
                <w:iCs/>
                <w:color w:val="000000" w:themeColor="text1"/>
                <w:kern w:val="0"/>
                <w:sz w:val="20"/>
                <w:szCs w:val="20"/>
                <w14:ligatures w14:val="none"/>
              </w:rPr>
              <w:t>hepatica</w:t>
            </w:r>
            <w:r>
              <w:rPr>
                <w:rFonts w:ascii="Times New Roman" w:eastAsia="Times New Roman" w:hAnsi="Times New Roman" w:cs="Times New Roman"/>
                <w:i/>
                <w:iCs/>
                <w:color w:val="000000" w:themeColor="text1"/>
                <w:kern w:val="0"/>
                <w:sz w:val="20"/>
                <w:szCs w:val="20"/>
                <w14:ligatures w14:val="none"/>
              </w:rPr>
              <w:t>/</w:t>
            </w:r>
            <w:proofErr w:type="spellStart"/>
            <w:r w:rsidRPr="00F54368">
              <w:rPr>
                <w:rFonts w:ascii="Times New Roman" w:eastAsia="Times New Roman" w:hAnsi="Times New Roman" w:cs="Times New Roman"/>
                <w:i/>
                <w:iCs/>
                <w:color w:val="000000" w:themeColor="text1"/>
                <w:kern w:val="0"/>
                <w:sz w:val="20"/>
                <w:szCs w:val="20"/>
                <w14:ligatures w14:val="none"/>
              </w:rPr>
              <w:t>gigantica</w:t>
            </w:r>
            <w:proofErr w:type="spellEnd"/>
          </w:p>
        </w:tc>
        <w:tc>
          <w:tcPr>
            <w:tcW w:w="1955" w:type="dxa"/>
            <w:vAlign w:val="center"/>
            <w:hideMark/>
          </w:tcPr>
          <w:p w14:paraId="0C3FB94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F54368">
              <w:rPr>
                <w:rFonts w:ascii="Times New Roman" w:eastAsia="Times New Roman" w:hAnsi="Times New Roman" w:cs="Times New Roman"/>
                <w:color w:val="000000" w:themeColor="text1"/>
                <w:kern w:val="0"/>
                <w:sz w:val="20"/>
                <w:szCs w:val="20"/>
                <w14:ligatures w14:val="none"/>
              </w:rPr>
              <w:t>Tumor</w:t>
            </w:r>
            <w:proofErr w:type="spellEnd"/>
            <w:r w:rsidRPr="00F54368">
              <w:rPr>
                <w:rFonts w:ascii="Times New Roman" w:eastAsia="Times New Roman" w:hAnsi="Times New Roman" w:cs="Times New Roman"/>
                <w:color w:val="000000" w:themeColor="text1"/>
                <w:kern w:val="0"/>
                <w:sz w:val="20"/>
                <w:szCs w:val="20"/>
                <w14:ligatures w14:val="none"/>
              </w:rPr>
              <w:t xml:space="preserve"> mimics; rare reports alongside biliary or hepatic masses</w:t>
            </w:r>
          </w:p>
        </w:tc>
        <w:tc>
          <w:tcPr>
            <w:tcW w:w="1496" w:type="dxa"/>
            <w:vAlign w:val="center"/>
            <w:hideMark/>
          </w:tcPr>
          <w:p w14:paraId="03B476A6"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urope, Middle East, South America, Africa; parts of Asia</w:t>
            </w:r>
          </w:p>
        </w:tc>
        <w:tc>
          <w:tcPr>
            <w:tcW w:w="1687" w:type="dxa"/>
            <w:vAlign w:val="center"/>
            <w:hideMark/>
          </w:tcPr>
          <w:p w14:paraId="3D38703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radiologic/pathologic mimics of ICC/GB cancer</w:t>
            </w:r>
          </w:p>
        </w:tc>
        <w:tc>
          <w:tcPr>
            <w:tcW w:w="1143" w:type="dxa"/>
          </w:tcPr>
          <w:p w14:paraId="39357A0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Very </w:t>
            </w:r>
            <w:r>
              <w:rPr>
                <w:rFonts w:ascii="Times New Roman" w:eastAsia="Times New Roman" w:hAnsi="Times New Roman" w:cs="Times New Roman"/>
                <w:color w:val="000000" w:themeColor="text1"/>
                <w:kern w:val="0"/>
                <w:sz w:val="20"/>
                <w:szCs w:val="20"/>
                <w14:ligatures w14:val="none"/>
              </w:rPr>
              <w:t>weak/anecdotal</w:t>
            </w:r>
            <w:r w:rsidRPr="00F54368">
              <w:rPr>
                <w:rFonts w:ascii="Times New Roman" w:eastAsia="Times New Roman" w:hAnsi="Times New Roman" w:cs="Times New Roman"/>
                <w:color w:val="000000" w:themeColor="text1"/>
                <w:kern w:val="0"/>
                <w:sz w:val="20"/>
                <w:szCs w:val="20"/>
                <w14:ligatures w14:val="none"/>
              </w:rPr>
              <w:t xml:space="preserve"> (no causal link)</w:t>
            </w:r>
          </w:p>
        </w:tc>
        <w:tc>
          <w:tcPr>
            <w:tcW w:w="1171" w:type="dxa"/>
            <w:vAlign w:val="center"/>
          </w:tcPr>
          <w:p w14:paraId="5397DB3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0DBB198" w14:textId="77777777" w:rsidTr="002535DC">
        <w:trPr>
          <w:trHeight w:val="920"/>
        </w:trPr>
        <w:tc>
          <w:tcPr>
            <w:tcW w:w="728" w:type="dxa"/>
            <w:noWrap/>
            <w:vAlign w:val="center"/>
          </w:tcPr>
          <w:p w14:paraId="22FF003B"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2BB8AE21"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F54368">
              <w:rPr>
                <w:rFonts w:ascii="Times New Roman" w:eastAsia="Times New Roman" w:hAnsi="Times New Roman" w:cs="Times New Roman"/>
                <w:i/>
                <w:iCs/>
                <w:color w:val="000000" w:themeColor="text1"/>
                <w:kern w:val="0"/>
                <w:sz w:val="20"/>
                <w:szCs w:val="20"/>
                <w14:ligatures w14:val="none"/>
              </w:rPr>
              <w:t>Strongyloides</w:t>
            </w:r>
            <w:proofErr w:type="spellEnd"/>
            <w:r w:rsidRPr="00F54368">
              <w:rPr>
                <w:rFonts w:ascii="Times New Roman" w:eastAsia="Times New Roman" w:hAnsi="Times New Roman" w:cs="Times New Roman"/>
                <w:i/>
                <w:iCs/>
                <w:color w:val="000000" w:themeColor="text1"/>
                <w:kern w:val="0"/>
                <w:sz w:val="20"/>
                <w:szCs w:val="20"/>
                <w14:ligatures w14:val="none"/>
              </w:rPr>
              <w:t xml:space="preserve"> </w:t>
            </w:r>
            <w:proofErr w:type="spellStart"/>
            <w:r w:rsidRPr="00F54368">
              <w:rPr>
                <w:rFonts w:ascii="Times New Roman" w:eastAsia="Times New Roman" w:hAnsi="Times New Roman" w:cs="Times New Roman"/>
                <w:i/>
                <w:iCs/>
                <w:color w:val="000000" w:themeColor="text1"/>
                <w:kern w:val="0"/>
                <w:sz w:val="20"/>
                <w:szCs w:val="20"/>
                <w14:ligatures w14:val="none"/>
              </w:rPr>
              <w:t>stercoralis</w:t>
            </w:r>
            <w:proofErr w:type="spellEnd"/>
          </w:p>
        </w:tc>
        <w:tc>
          <w:tcPr>
            <w:tcW w:w="1955" w:type="dxa"/>
            <w:vAlign w:val="center"/>
          </w:tcPr>
          <w:p w14:paraId="66FCE188"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with GI adenocarcinoma (co-occurrence)</w:t>
            </w:r>
          </w:p>
        </w:tc>
        <w:tc>
          <w:tcPr>
            <w:tcW w:w="1496" w:type="dxa"/>
            <w:vAlign w:val="center"/>
          </w:tcPr>
          <w:p w14:paraId="0E650B6E"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ropics/subtropics incl. SE Asia, Sub-Saharan Africa</w:t>
            </w:r>
          </w:p>
        </w:tc>
        <w:tc>
          <w:tcPr>
            <w:tcW w:w="1687" w:type="dxa"/>
            <w:vAlign w:val="center"/>
          </w:tcPr>
          <w:p w14:paraId="55743973"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w:t>
            </w:r>
          </w:p>
        </w:tc>
        <w:tc>
          <w:tcPr>
            <w:tcW w:w="1143" w:type="dxa"/>
          </w:tcPr>
          <w:p w14:paraId="66CCDD59"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Very weak (no established causality)</w:t>
            </w:r>
          </w:p>
        </w:tc>
        <w:tc>
          <w:tcPr>
            <w:tcW w:w="1171" w:type="dxa"/>
            <w:vAlign w:val="center"/>
          </w:tcPr>
          <w:p w14:paraId="5C5480B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1","issue":"1","issued":{"date-parts":[["2023","12","1"]]},"publisher":"BioMed Central Ltd","title":"The trend of schistosomiasis related bladder cancer in the lake zone, Tanzania: a retrospective review over 10 years period","type":"article-journal","volume":"18"},"uris":["http://www.mendeley.com/documents/?uuid=e03e9f81-59b3-3df2-b22d-ba9c31b3268a"]}],"mendeley":{"formattedCitation":"(Yohana et al., 2023)","plainTextFormattedCitation":"(Yohana et al., 2023)","previouslyFormattedCitation":"(Yohana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Yohana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EDD9DF0" w14:textId="77777777" w:rsidTr="002535DC">
        <w:trPr>
          <w:trHeight w:val="920"/>
        </w:trPr>
        <w:tc>
          <w:tcPr>
            <w:tcW w:w="9921" w:type="dxa"/>
            <w:gridSpan w:val="7"/>
            <w:noWrap/>
            <w:vAlign w:val="center"/>
          </w:tcPr>
          <w:p w14:paraId="7738F360"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Experimental/animal-only or veterinary parasites (not human carcinogens)</w:t>
            </w:r>
          </w:p>
        </w:tc>
      </w:tr>
      <w:tr w:rsidR="00590D85" w:rsidRPr="00943EAB" w14:paraId="1EDE0422" w14:textId="77777777" w:rsidTr="002535DC">
        <w:trPr>
          <w:trHeight w:val="920"/>
        </w:trPr>
        <w:tc>
          <w:tcPr>
            <w:tcW w:w="728" w:type="dxa"/>
            <w:noWrap/>
            <w:vAlign w:val="center"/>
          </w:tcPr>
          <w:p w14:paraId="7700E7F6"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8CFB82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Echinococcus</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granulosus</w:t>
            </w:r>
            <w:proofErr w:type="spellEnd"/>
          </w:p>
        </w:tc>
        <w:tc>
          <w:tcPr>
            <w:tcW w:w="1955" w:type="dxa"/>
            <w:vAlign w:val="center"/>
            <w:hideMark/>
          </w:tcPr>
          <w:p w14:paraId="53D8D708"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BE3B87"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Argentina, Peru, East Africa, Central Asia and China</w:t>
            </w:r>
          </w:p>
        </w:tc>
        <w:tc>
          <w:tcPr>
            <w:tcW w:w="1687" w:type="dxa"/>
            <w:vAlign w:val="center"/>
            <w:hideMark/>
          </w:tcPr>
          <w:p w14:paraId="5CFE79E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2997F7FA"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610EFD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xperimental only; not a human protective factor</w:t>
            </w:r>
          </w:p>
        </w:tc>
        <w:tc>
          <w:tcPr>
            <w:tcW w:w="1171" w:type="dxa"/>
            <w:vAlign w:val="center"/>
          </w:tcPr>
          <w:p w14:paraId="12CEB40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8502/IJPA.V17I2.9542,","ISSN":"2008238X","abstract":"Background: Studies on experimental model of cancer showed that hydatid cyst fluid (HCF) has antitumor activity. We aimed to investigate the effect of HCF and Antigen B (AgB) on 4T1 breast tumor cells in BALB/c mice. Methods: This study was carried out in the Department of Parasitology, Tarbiat Modares University, Tehran, Iran from 2019 to 2020. There were two control groups of BALB/c mice (one group were injected with aluminum sulfate and another group with PBS), and six groups, injected via the intraperitoneal route with 100, 300 and 500 μg/ml concentrations of HCF, AgB diluted in 100 μl PBS, and alum. Seven days after the last treatment, 7×105 4T1 cells were subcutaneously injected into the right flank of BALB/c mice. Results: The difference between the mean size of the tumor in the case and control groups was statistically significant (P&lt;0.05). The mean level of cytokines between the case and control groups was statistically significant (P&lt;0.05). Our histopathological studies showed a reduction in both tumor volume and carcinogenesis in groups injected with 300 μg/ml HCF and 500 μg/ml AgB. The antitumor activity of HCF and AgB may be related to the immune responses against these antigens. Conclusion: We suggest that polarization of the Th1/Th2 ratio toward the Th1 pathway occurred in groups injected with HCF and AgB. More comprehensive and precise experiments using different hydatid cyst components are required to investigate their prophylactic effects on breast cancer.","author":[{"dropping-particle":"","family":"Eslahi","given":"Aida Vafae","non-dropping-particle":"","parse-names":false,"suffix":""},{"dropping-particle":"","family":"Ghaffarifar","given":"Fatemeh","non-dropping-particle":"","parse-names":false,"suffix":""},{"dropping-particle":"","family":"Hassan","given":"Zuhair Muhammad","non-dropping-particle":"","parse-names":false,"suffix":""},{"dropping-particle":"","family":"Dalimi","given":"Abdolhossein","non-dropping-particle":"","parse-names":false,"suffix":""}],"container-title":"Iranian Journal of Parasitology","id":"ITEM-1","issue":"2","issued":{"date-parts":[["2022"]]},"page":"240-249","publisher":"Tehran University of Medical Sciences","title":"Anticancer Activity of Hydatid Cyst Fluid along with Antigen B on Tumors Induced by 4T1 Breast Cancer Cell in a BALB/c Mice Model","type":"article-journal","volume":"17"},"uris":["http://www.mendeley.com/documents/?uuid=ba26b44c-52b9-3c6e-9182-07e940eb88f9"]},{"id":"ITEM-2","itemData":{"DOI":"10.2174/1573394719666230427094247","ISSN":"15733947","abstract":"Breast cancer is a major cause of cancer deaths in women, with approximately 1.2 million new cases per year. Current treatment options for breast cancer include surgery, radiation, hormone therapy, and chemotherapy. However, the non-selective cytotoxicity of chemotherapeutic agents often leads to severe side effects, while drug resistance can worsen patient outcomes. Therefore, the development of more effective and less toxic anticancer drugs is a critical need. This study aimed to review the literature on Echinococcus granulosus antigens with anticancer potential against triple-negative breast cancer. Recent studies have suggested that certain parasite antigens may have potential anticancer effects. Specifically, research has shown that echinococcosis, a disease caused by the parasitic cestode Echinococcus granulosus, may have a protective effect against cancer. These findings offer new insights into the potential use of E. granulosus antigens in the development of novel cancer therapies and tumor cell vaccines. The findings of recent studies suggested that E. granulosus antigens may have the potential to be used in effective and less toxic cancer treatments. However, further research is needed to fully understand the mechanisms behind the anticancer effects of these antigens and develop new cancer therapies and vaccines.","author":[{"dropping-particle":"","family":"Sadr","given":"Soheil","non-dropping-particle":"","parse-names":false,"suffix":""},{"dropping-particle":"","family":"Borji","given":"Hassan","non-dropping-particle":"","parse-names":false,"suffix":""}],"container-title":"Current Cancer Therapy Reviews","id":"ITEM-2","issue":"4","issued":{"date-parts":[["2023","4","27"]]},"page":"292-297","publisher":"Bentham Science Publishers Ltd.","title":"Echinococcus granulosus as a Promising Therapeutic Agent against Triplenegative\nBreast Cancer","type":"article-journal","volume":"19"},"uris":["http://www.mendeley.com/documents/?uuid=6db7cdfd-c2bd-3414-9b43-ea5ee2f7903d"]}],"mendeley":{"formattedCitation":"(Eslahi et al., 2022; Sadr &amp; Borji, 2023)","plainTextFormattedCitation":"(Eslahi et al., 2022; Sadr &amp; Borji, 2023)","previouslyFormattedCitation":"(Eslahi et al., 2022; Sadr &amp; Borji,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8355B3">
              <w:rPr>
                <w:rFonts w:ascii="Times New Roman" w:eastAsia="Times New Roman" w:hAnsi="Times New Roman" w:cs="Times New Roman"/>
                <w:noProof/>
                <w:color w:val="000000" w:themeColor="text1"/>
                <w:kern w:val="0"/>
                <w:sz w:val="20"/>
                <w:szCs w:val="20"/>
                <w14:ligatures w14:val="none"/>
              </w:rPr>
              <w:t>(Eslahi et al., 2022; Sadr &amp; Borji,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F7CE539" w14:textId="77777777" w:rsidTr="002535DC">
        <w:trPr>
          <w:trHeight w:val="920"/>
        </w:trPr>
        <w:tc>
          <w:tcPr>
            <w:tcW w:w="728" w:type="dxa"/>
            <w:noWrap/>
            <w:vAlign w:val="center"/>
          </w:tcPr>
          <w:p w14:paraId="465142AD"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677B4C6"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Taenia</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crassiceps</w:t>
            </w:r>
            <w:proofErr w:type="spellEnd"/>
          </w:p>
        </w:tc>
        <w:tc>
          <w:tcPr>
            <w:tcW w:w="1955" w:type="dxa"/>
            <w:vAlign w:val="center"/>
            <w:hideMark/>
          </w:tcPr>
          <w:p w14:paraId="295EE62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Protective, anti-cancer effects</w:t>
            </w:r>
          </w:p>
        </w:tc>
        <w:tc>
          <w:tcPr>
            <w:tcW w:w="1496" w:type="dxa"/>
            <w:vAlign w:val="center"/>
            <w:hideMark/>
          </w:tcPr>
          <w:p w14:paraId="38B1027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China, Africa, America and East Asia</w:t>
            </w:r>
          </w:p>
        </w:tc>
        <w:tc>
          <w:tcPr>
            <w:tcW w:w="1687" w:type="dxa"/>
            <w:vAlign w:val="center"/>
            <w:hideMark/>
          </w:tcPr>
          <w:p w14:paraId="79B7AEC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16B9AAB8"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6BD709D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33A080E0"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IMMU.2024.1376907,","ISSN":"16643224","PMID":"38571957","abstract":"Cancer is still one of the leading causes of death, with an estimated 19.3 million new cases every year. Our paper presents the tumor-suppressing effect of Taenia crassiceps and Mesocestoides corti on B16F10 melanoma, the intraperitoneal application of which followed the experimental infection with these tapeworms, resulting in varying degrees of effectiveness in two strains of mice. In the case of M. corti-infected ICR mice, a strong tumor growth suppression occurred, which was accompanied by a significant reduction in the formation of distant metastases in the liver and lung. Tapeworm-infected C57BL/6J mice also showed a suppression of tumor growth and, in addition, the overall survival of infected C57BL/6J mice was significantly improved. Experiments with potential cross-reaction of melanoma and tapeworm antigens with respective specific antibodies, restimulation of spleen T cells, or the direct effect of tapeworm excretory-secretory products on melanoma cells in vitro could not explain the phenomenon. However, infections with T. crassiceps and M. corti increased the number of leukocytes possibly involved in anti-tumor immunity in the peritoneal cavity of both ICR and C57BL/6J mice. This study unveils the complex interplay between tapeworm infections, immune responses, and melanoma progression, emphasizing the need for further exploration of the mechanisms driving observed tumor-suppressive effects.","author":[{"dropping-particle":"","family":"Schreiber","given":"Manfred","non-dropping-particle":"","parse-names":false,"suffix":""},{"dropping-particle":"","family":"Macháček","given":"Tomáš","non-dropping-particle":"","parse-names":false,"suffix":""},{"dropping-particle":"","family":"Vajs","given":"Vojtěch","non-dropping-particle":"","parse-names":false,"suffix":""},{"dropping-particle":"","family":"Šmídová","given":"Barbora","non-dropping-particle":"","parse-names":false,"suffix":""},{"dropping-particle":"","family":"Majer","given":"Martin","non-dropping-particle":"","parse-names":false,"suffix":""},{"dropping-particle":"","family":"Hrdý","given":"Jiří","non-dropping-particle":"","parse-names":false,"suffix":""},{"dropping-particle":"","family":"Tolde","given":"Ondřej","non-dropping-particle":"","parse-names":false,"suffix":""},{"dropping-particle":"","family":"Brábek","given":"Jan","non-dropping-particle":"","parse-names":false,"suffix":""},{"dropping-particle":"","family":"Rösel","given":"Daniel","non-dropping-particle":"","parse-names":false,"suffix":""},{"dropping-particle":"","family":"Horák","given":"Petr","non-dropping-particle":"","parse-names":false,"suffix":""}],"container-title":"Frontiers in Immunology","id":"ITEM-1","issued":{"date-parts":[["2024"]]},"publisher":"Frontiers Media SA","title":"Suppression of the growth and metastasis of mouse melanoma by Taenia crassiceps and Mesocestoides corti tapeworms","type":"article-journal","volume":"15"},"uris":["http://www.mendeley.com/documents/?uuid=a9ccbab1-bb84-3933-9137-88155589314a"]},{"id":"ITEM-2","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2","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 Schreiber et al., 2024)","plainTextFormattedCitation":"(Díaz-Zaragoza et al., 2024; Schreiber et al., 2024)","previouslyFormattedCitation":"(Díaz-Zaragoza et al., 2024; Schreiber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63565D">
              <w:rPr>
                <w:rFonts w:ascii="Times New Roman" w:eastAsia="Times New Roman" w:hAnsi="Times New Roman" w:cs="Times New Roman"/>
                <w:noProof/>
                <w:color w:val="000000" w:themeColor="text1"/>
                <w:kern w:val="0"/>
                <w:sz w:val="20"/>
                <w:szCs w:val="20"/>
                <w14:ligatures w14:val="none"/>
              </w:rPr>
              <w:t>(Díaz-Zaragoza et al., 2024; Schreiber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04284A31" w14:textId="77777777" w:rsidTr="002535DC">
        <w:trPr>
          <w:trHeight w:val="920"/>
        </w:trPr>
        <w:tc>
          <w:tcPr>
            <w:tcW w:w="728" w:type="dxa"/>
            <w:noWrap/>
            <w:vAlign w:val="center"/>
          </w:tcPr>
          <w:p w14:paraId="657278FF"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398BECD"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Trichinella</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proofErr w:type="spellStart"/>
            <w:r w:rsidRPr="00943EAB">
              <w:rPr>
                <w:rFonts w:ascii="Times New Roman" w:eastAsia="Times New Roman" w:hAnsi="Times New Roman" w:cs="Times New Roman"/>
                <w:i/>
                <w:iCs/>
                <w:color w:val="000000" w:themeColor="text1"/>
                <w:kern w:val="0"/>
                <w:sz w:val="20"/>
                <w:szCs w:val="20"/>
                <w14:ligatures w14:val="none"/>
              </w:rPr>
              <w:t>spiralis</w:t>
            </w:r>
            <w:proofErr w:type="spellEnd"/>
          </w:p>
        </w:tc>
        <w:tc>
          <w:tcPr>
            <w:tcW w:w="1955" w:type="dxa"/>
            <w:vAlign w:val="center"/>
            <w:hideMark/>
          </w:tcPr>
          <w:p w14:paraId="45DCBB74"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102A1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urope, Asia, and Southeast Asia</w:t>
            </w:r>
          </w:p>
        </w:tc>
        <w:tc>
          <w:tcPr>
            <w:tcW w:w="1687" w:type="dxa"/>
            <w:vAlign w:val="center"/>
            <w:hideMark/>
          </w:tcPr>
          <w:p w14:paraId="472B3268"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5F39A44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415F681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CIMB.2022.882608/FULL","ISSN":"22352988","PMID":"35558100","abstract":"Trichinella spiralis, a tissue-dwelling helminth, causes human trichinellosis through ingestion of undercooked meat containing the parasite’s infective larvae. However, benefits from T. spiralis infection have been documented: reduction of allergic diseases, inhibition of collagen-induced arthritis, delay of type 1 diabetes progression, and suppression of cancer cell proliferation. Since conventional cancer treatments have limited and unreliable efficacies with adverse side effects, novel adjunctive therapeutic agents and strategies are needed to enhance the overall treatment outcomes. This study aimed to validate the antitumor activity of T. spiralis infective larval extract (LE) and extricate the parasite-derived antitumor peptide. Extracts of T. spiralis infective larvae harvested from striated muscles of infected mice were prepared and tested for antitumor activity against three types of carcinoma cells: hepatocellular carcinoma HepG2, ovarian cancer SK-OV-3, and lung adenocarcinoma A549. The results showed that LE exerted the greatest antitumor effect on HepG2 cells. Proteomic analysis of the LE revealed 270 proteins. They were classified as cellular components, proteins involved in metabolic processes, and proteins with diverse biological functions. STRING analysis showed that most LE proteins were interconnected and played pivotal roles in various metabolic processes. In silico analysis of anticancer peptides identified three candidates. Antitumor peptide 2 matched the hypothetical protein T01_4238 of T. spiralis and showed a dose-dependent anti-HepG2 effect, not by causing apoptosis or necrosis but by inducing ROS accumulation, leading to inhibition of cell proliferation. The data indicate the potential application of LE-derived antitumor peptide as a complementary agent for human hepatoma treatment.","author":[{"dropping-particle":"","family":"Ruenchit","given":"Pichet","non-dropping-particle":"","parse-names":false,"suffix":""},{"dropping-particle":"","family":"Reamtong","given":"Onrapak","non-dropping-particle":"","parse-names":false,"suffix":""},{"dropping-particle":"","family":"Khowawisetsut","given":"Ladawan","non-dropping-particle":"","parse-names":false,"suffix":""},{"dropping-particle":"","family":"Adisakwattana","given":"Poom","non-dropping-particle":"","parse-names":false,"suffix":""},{"dropping-particle":"","family":"Chulanetra","given":"Monrat","non-dropping-particle":"","parse-names":false,"suffix":""},{"dropping-particle":"","family":"Kulkeaw","given":"Kasem","non-dropping-particle":"","parse-names":false,"suffix":""},{"dropping-particle":"","family":"Chaicumpa","given":"Wanpen","non-dropping-particle":"","parse-names":false,"suffix":""}],"container-title":"Frontiers in Cellular and Infection Microbiology","id":"ITEM-1","issued":{"date-parts":[["2022","4","26"]]},"page":"882608","publisher":"Frontiers Media S.A.","title":"Peptide of Trichinella spiralis Infective Larval Extract That Harnesses Growth of Human Hepatoma Cells","type":"article-journal","volume":"12"},"uris":["http://www.mendeley.com/documents/?uuid=62f79bb3-1b10-30cf-b808-caf2f149d9b4"]},{"id":"ITEM-2","itemData":{"DOI":"10.54203/SCIL.2023.WVJ7","ISSN":"23224568","abstract":"Due to the limited success of therapeutic strategies in treating tumors, a new practical potent approach is needed. This review aimed to investigate previous literature related to tumors and Trichinella spiralis (T. spiralis). In recent years, there has been growing interest in utilizing biological, viral, bacterial, yeast, and parasitic agents to cure cancers. According to several studies, some parasites could interferee with the tumors’ growth. There has been much discussion about some parasites’ applications to cure tumors in animals and humans. In studies, T. spiralis was found to have antitumor properties. The active proteins in T. spiralis, such as Caveolin-1, Heat shock proteins, and Ribosomal proteins, are thought to inhibit the growth of cancers, such as melanoma, myeloma, sarcoma, leukemia, stomach cancer, colon cancer, breast cancer, and lung cancer. In addition, these proteins are thought to induce apoptosis in specific neoplastic cells. Accordingly, antigens derived from parasites may be helpful in cancer immunotherapy. However, there are still many unanswered questions regarding Trichinella spiralis’ potential use as a biotherapy agent against cancer. Future studies should focus on the purification of parasite antigens and their use for wider-scale trials in animal models","author":[{"dropping-particle":"","family":"Sadr","given":"Soheil","non-dropping-particle":"","parse-names":false,"suffix":""},{"dropping-particle":"","family":"Yousefsani","given":"Zahra","non-dropping-particle":"","parse-names":false,"suffix":""},{"dropping-particle":"","family":"Simab","given":"Pouria Ahmadi","non-dropping-particle":"","parse-names":false,"suffix":""},{"dropping-particle":"","family":"Alizadeh","given":"Ahad Jafari Rahbar","non-dropping-particle":"","parse-names":false,"suffix":""},{"dropping-particle":"","family":"Lotfalizadeh","given":"Narges","non-dropping-particle":"","parse-names":false,"suffix":""},{"dropping-particle":"","family":"Borji","given":"Hassan","non-dropping-particle":"","parse-names":false,"suffix":""}],"container-title":"World's Veterinary Journal","id":"ITEM-2","issue":"1","issued":{"date-parts":[["2023"]]},"page":"65-74","publisher":"Scienceline Publication","title":"Trichinella spiralis as a Potential Antitumor Agent: An Update","type":"article-journal","volume":"13"},"uris":["http://www.mendeley.com/documents/?uuid=71fee892-c59d-342c-a49c-8c8e20bbb2f8"]}],"mendeley":{"formattedCitation":"(Ruenchit et al., 2022; Sadr et al., 2023)","plainTextFormattedCitation":"(Ruenchit et al., 2022; Sadr et al., 2023)","previouslyFormattedCitation":"(Ruenchit et al., 2022; Sadr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Ruenchit et al., 2022; Sadr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769990A7" w14:textId="77777777" w:rsidTr="002535DC">
        <w:trPr>
          <w:trHeight w:val="920"/>
        </w:trPr>
        <w:tc>
          <w:tcPr>
            <w:tcW w:w="728" w:type="dxa"/>
            <w:noWrap/>
            <w:vAlign w:val="center"/>
          </w:tcPr>
          <w:p w14:paraId="18B2F080"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23C128E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Platynosom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fastos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feline fluke)</w:t>
            </w:r>
          </w:p>
        </w:tc>
        <w:tc>
          <w:tcPr>
            <w:tcW w:w="1955" w:type="dxa"/>
          </w:tcPr>
          <w:p w14:paraId="444B0DEB"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 xml:space="preserve">Feline </w:t>
            </w:r>
            <w:proofErr w:type="spellStart"/>
            <w:r w:rsidRPr="004C46A8">
              <w:rPr>
                <w:rFonts w:ascii="Times New Roman" w:eastAsia="Times New Roman" w:hAnsi="Times New Roman" w:cs="Times New Roman"/>
                <w:color w:val="000000" w:themeColor="text1"/>
                <w:kern w:val="0"/>
                <w:sz w:val="20"/>
                <w:szCs w:val="20"/>
                <w14:ligatures w14:val="none"/>
              </w:rPr>
              <w:t>cholangiocarcinoma</w:t>
            </w:r>
            <w:proofErr w:type="spellEnd"/>
            <w:r w:rsidRPr="004C46A8">
              <w:rPr>
                <w:rFonts w:ascii="Times New Roman" w:eastAsia="Times New Roman" w:hAnsi="Times New Roman" w:cs="Times New Roman"/>
                <w:color w:val="000000" w:themeColor="text1"/>
                <w:kern w:val="0"/>
                <w:sz w:val="20"/>
                <w:szCs w:val="20"/>
                <w14:ligatures w14:val="none"/>
              </w:rPr>
              <w:t xml:space="preserve"> (cats)</w:t>
            </w:r>
          </w:p>
        </w:tc>
        <w:tc>
          <w:tcPr>
            <w:tcW w:w="1496" w:type="dxa"/>
          </w:tcPr>
          <w:p w14:paraId="0E61CEB6"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lang w:val="en-US"/>
                <w14:ligatures w14:val="none"/>
              </w:rPr>
            </w:pPr>
            <w:r w:rsidRPr="004C46A8">
              <w:rPr>
                <w:rFonts w:ascii="Times New Roman" w:eastAsia="Times New Roman" w:hAnsi="Times New Roman" w:cs="Times New Roman"/>
                <w:color w:val="000000" w:themeColor="text1"/>
                <w:kern w:val="0"/>
                <w:sz w:val="20"/>
                <w:szCs w:val="20"/>
                <w14:ligatures w14:val="none"/>
              </w:rPr>
              <w:t>Caribbean, Latin America, SE Asia (cats)</w:t>
            </w:r>
          </w:p>
        </w:tc>
        <w:tc>
          <w:tcPr>
            <w:tcW w:w="1687" w:type="dxa"/>
          </w:tcPr>
          <w:p w14:paraId="5943C387"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7B100B7"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case series</w:t>
            </w:r>
          </w:p>
        </w:tc>
        <w:tc>
          <w:tcPr>
            <w:tcW w:w="1143" w:type="dxa"/>
          </w:tcPr>
          <w:p w14:paraId="7C752AD1"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35F898ED"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D0F7F76"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F86F4D" w14:textId="77777777" w:rsidTr="002535DC">
        <w:trPr>
          <w:trHeight w:val="920"/>
        </w:trPr>
        <w:tc>
          <w:tcPr>
            <w:tcW w:w="728" w:type="dxa"/>
            <w:noWrap/>
            <w:vAlign w:val="center"/>
          </w:tcPr>
          <w:p w14:paraId="7C4F5F1C"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C00AC89" w14:textId="77777777" w:rsidR="00590D85" w:rsidRPr="004C46A8"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Heterakis</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gallinar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poultry nematode)</w:t>
            </w:r>
          </w:p>
        </w:tc>
        <w:tc>
          <w:tcPr>
            <w:tcW w:w="1955" w:type="dxa"/>
          </w:tcPr>
          <w:p w14:paraId="10E7C4E3"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oncology links (poultry)</w:t>
            </w:r>
          </w:p>
        </w:tc>
        <w:tc>
          <w:tcPr>
            <w:tcW w:w="1496" w:type="dxa"/>
          </w:tcPr>
          <w:p w14:paraId="2678E606"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Global in poultry</w:t>
            </w:r>
          </w:p>
        </w:tc>
        <w:tc>
          <w:tcPr>
            <w:tcW w:w="1687" w:type="dxa"/>
          </w:tcPr>
          <w:p w14:paraId="071D3871"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literature; co-infections</w:t>
            </w:r>
          </w:p>
        </w:tc>
        <w:tc>
          <w:tcPr>
            <w:tcW w:w="1143" w:type="dxa"/>
          </w:tcPr>
          <w:p w14:paraId="070B0CBD"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4DF45F4A"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1","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plainTextFormattedCitation":"(Díaz-Zaragoza et al., 2024)","previouslyFormattedCitation":"(Díaz-Zaragoza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Díaz-Zaragoza et al., 2024)</w:t>
            </w:r>
            <w:r>
              <w:rPr>
                <w:rFonts w:ascii="Times New Roman" w:eastAsia="Times New Roman" w:hAnsi="Times New Roman" w:cs="Times New Roman"/>
                <w:color w:val="000000" w:themeColor="text1"/>
                <w:kern w:val="0"/>
                <w:sz w:val="20"/>
                <w:szCs w:val="20"/>
                <w14:ligatures w14:val="none"/>
              </w:rPr>
              <w:fldChar w:fldCharType="end"/>
            </w:r>
          </w:p>
        </w:tc>
      </w:tr>
    </w:tbl>
    <w:p w14:paraId="7FD2B981" w14:textId="77777777" w:rsidR="00590D85" w:rsidRDefault="00590D85" w:rsidP="00590D85">
      <w:pPr>
        <w:spacing w:line="240" w:lineRule="auto"/>
        <w:jc w:val="both"/>
        <w:rPr>
          <w:rFonts w:ascii="Times New Roman" w:hAnsi="Times New Roman" w:cs="Times New Roman"/>
          <w:color w:val="000000" w:themeColor="text1"/>
          <w:sz w:val="24"/>
          <w:szCs w:val="24"/>
        </w:rPr>
      </w:pPr>
    </w:p>
    <w:p w14:paraId="3E865769" w14:textId="5EE399E1" w:rsidR="00CB4DFE" w:rsidRDefault="00CB4DFE" w:rsidP="00B96FD5">
      <w:pPr>
        <w:spacing w:after="0" w:line="480" w:lineRule="auto"/>
        <w:jc w:val="both"/>
        <w:rPr>
          <w:rFonts w:ascii="Times New Roman" w:hAnsi="Times New Roman" w:cs="Times New Roman"/>
          <w:sz w:val="24"/>
          <w:szCs w:val="24"/>
        </w:rPr>
      </w:pPr>
      <w:r w:rsidRPr="00D84AA6">
        <w:rPr>
          <w:rFonts w:ascii="Times New Roman" w:hAnsi="Times New Roman" w:cs="Times New Roman"/>
          <w:sz w:val="24"/>
          <w:szCs w:val="24"/>
        </w:rPr>
        <w:t xml:space="preserve">Furthermore, interactions between </w:t>
      </w:r>
      <w:proofErr w:type="spellStart"/>
      <w:r w:rsidRPr="00D84AA6">
        <w:rPr>
          <w:rFonts w:ascii="Times New Roman" w:hAnsi="Times New Roman" w:cs="Times New Roman"/>
          <w:sz w:val="24"/>
          <w:szCs w:val="24"/>
        </w:rPr>
        <w:t>helminth</w:t>
      </w:r>
      <w:proofErr w:type="spellEnd"/>
      <w:r w:rsidRPr="00D84AA6">
        <w:rPr>
          <w:rFonts w:ascii="Times New Roman" w:hAnsi="Times New Roman" w:cs="Times New Roman"/>
          <w:sz w:val="24"/>
          <w:szCs w:val="24"/>
        </w:rPr>
        <w:t xml:space="preserve"> infections and other infections, such as HIV, may complicate disease progression and immunological responses. The complex relationship between HIV and </w:t>
      </w:r>
      <w:proofErr w:type="spellStart"/>
      <w:r w:rsidRPr="00D84AA6">
        <w:rPr>
          <w:rFonts w:ascii="Times New Roman" w:hAnsi="Times New Roman" w:cs="Times New Roman"/>
          <w:sz w:val="24"/>
          <w:szCs w:val="24"/>
        </w:rPr>
        <w:t>helminth</w:t>
      </w:r>
      <w:proofErr w:type="spellEnd"/>
      <w:r w:rsidRPr="00D84AA6">
        <w:rPr>
          <w:rFonts w:ascii="Times New Roman" w:hAnsi="Times New Roman" w:cs="Times New Roman"/>
          <w:sz w:val="24"/>
          <w:szCs w:val="24"/>
        </w:rPr>
        <w:t xml:space="preserve"> infections remains an area of active investigation, with some studies suggesting that </w:t>
      </w:r>
      <w:proofErr w:type="spellStart"/>
      <w:r w:rsidRPr="00D84AA6">
        <w:rPr>
          <w:rFonts w:ascii="Times New Roman" w:hAnsi="Times New Roman" w:cs="Times New Roman"/>
          <w:sz w:val="24"/>
          <w:szCs w:val="24"/>
        </w:rPr>
        <w:t>helminth</w:t>
      </w:r>
      <w:proofErr w:type="spellEnd"/>
      <w:r w:rsidRPr="00D84AA6">
        <w:rPr>
          <w:rFonts w:ascii="Times New Roman" w:hAnsi="Times New Roman" w:cs="Times New Roman"/>
          <w:sz w:val="24"/>
          <w:szCs w:val="24"/>
        </w:rPr>
        <w:t xml:space="preserve"> infections may exacerbate immunosuppression or alter immune checkpoint profiles, potentially influencing cancer risk </w:t>
      </w:r>
      <w:r w:rsidRPr="00D84AA6">
        <w:rPr>
          <w:rFonts w:ascii="Times New Roman" w:hAnsi="Times New Roman" w:cs="Times New Roman"/>
          <w:sz w:val="24"/>
          <w:szCs w:val="24"/>
        </w:rPr>
        <w:fldChar w:fldCharType="begin" w:fldLock="1"/>
      </w:r>
      <w:r w:rsidRPr="00D84AA6">
        <w:rPr>
          <w:rFonts w:ascii="Times New Roman" w:hAnsi="Times New Roman" w:cs="Times New Roman"/>
          <w:sz w:val="24"/>
          <w:szCs w:val="24"/>
        </w:rPr>
        <w:instrText>ADDIN CSL_CITATION {"citationItems":[{"id":"ITEM-1","itemData":{"DOI":"10.1111/J.1365-3024.2006.00904.X,","ISSN":"01419838","PMID":"17042933","abstract":"Parasitic helminths have co-evolved with the mammalian immune system. Current hypotheses suggest that immunological stimulation in the presence of helminths is balanced by immuno-regulation and by the broad spectrum of mechanisms possessed by helminths for countering the host immune response. The degree to which this balance is perfected, and the mechanisms by which this is achieved, vary between helminth species; we suggest that this is reflected not only in the degree of pathology induced by helminths but also in a variety of relationships with HIV infection and HIV disease. Available epidemiological data regarding interactions between helminths and HIV are largely observational; results are variable and generally inconclusive. Well designed, controlled intervention studies are required to provide definitive information on the species-specific nature of these interactions and on the advantages, disadvantages and optimal timing of de-worming in relation to HIV infection. © 2006 The Authors.","author":[{"dropping-particle":"","family":"Brown","given":"M.","non-dropping-particle":"","parse-names":false,"suffix":""},{"dropping-particle":"","family":"Mawa","given":"P. A.","non-dropping-particle":"","parse-names":false,"suffix":""},{"dropping-particle":"","family":"Kaleebu","given":"P.","non-dropping-particle":"","parse-names":false,"suffix":""},{"dropping-particle":"","family":"Elliott","given":"A. M.","non-dropping-particle":"","parse-names":false,"suffix":""}],"container-title":"Parasite Immunology","id":"ITEM-1","issue":"11","issued":{"date-parts":[["2006","11"]]},"page":"613-623","publisher":"Parasite Immunol","title":"Helminths and HIV infection: Epidemiological observations on immunological hypotheses","type":"article-journal","volume":"28"},"uris":["http://www.mendeley.com/documents/?uuid=750e287e-bcce-39bc-8fc7-4dcdc002cfd2"]},{"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Brown et al., 2006; Damane et al., 2025)","plainTextFormattedCitation":"(Brown et al., 2006; Damane et al., 2025)","previouslyFormattedCitation":"(Brown et al., 2006; Damane et al., 2025)"},"properties":{"noteIndex":0},"schema":"https://github.com/citation-style-language/schema/raw/master/csl-citation.json"}</w:instrText>
      </w:r>
      <w:r w:rsidRPr="00D84AA6">
        <w:rPr>
          <w:rFonts w:ascii="Times New Roman" w:hAnsi="Times New Roman" w:cs="Times New Roman"/>
          <w:sz w:val="24"/>
          <w:szCs w:val="24"/>
        </w:rPr>
        <w:fldChar w:fldCharType="separate"/>
      </w:r>
      <w:r w:rsidRPr="00D84AA6">
        <w:rPr>
          <w:rFonts w:ascii="Times New Roman" w:hAnsi="Times New Roman" w:cs="Times New Roman"/>
          <w:noProof/>
          <w:sz w:val="24"/>
          <w:szCs w:val="24"/>
        </w:rPr>
        <w:t>(Brown et al. 2006; Damane et al. 2025)</w:t>
      </w:r>
      <w:r w:rsidRPr="00D84AA6">
        <w:rPr>
          <w:rFonts w:ascii="Times New Roman" w:hAnsi="Times New Roman" w:cs="Times New Roman"/>
          <w:sz w:val="24"/>
          <w:szCs w:val="24"/>
        </w:rPr>
        <w:fldChar w:fldCharType="end"/>
      </w:r>
      <w:r w:rsidRPr="00D84AA6">
        <w:rPr>
          <w:rFonts w:ascii="Times New Roman" w:hAnsi="Times New Roman" w:cs="Times New Roman"/>
          <w:sz w:val="24"/>
          <w:szCs w:val="24"/>
        </w:rPr>
        <w:t>.</w:t>
      </w:r>
    </w:p>
    <w:p w14:paraId="5BA503F9" w14:textId="51E1A26F" w:rsidR="008C4D63" w:rsidRPr="00BB3A90" w:rsidRDefault="00CB4DFE" w:rsidP="00B96FD5">
      <w:pPr>
        <w:spacing w:after="0" w:line="480" w:lineRule="auto"/>
        <w:jc w:val="both"/>
        <w:rPr>
          <w:rFonts w:ascii="Times New Roman" w:hAnsi="Times New Roman" w:cs="Times New Roman"/>
          <w:color w:val="000000" w:themeColor="text1"/>
          <w:sz w:val="24"/>
          <w:szCs w:val="24"/>
        </w:rPr>
      </w:pPr>
      <w:r w:rsidRPr="00222657">
        <w:rPr>
          <w:rFonts w:ascii="Times New Roman" w:hAnsi="Times New Roman" w:cs="Times New Roman"/>
          <w:color w:val="000000" w:themeColor="text1"/>
          <w:sz w:val="24"/>
          <w:szCs w:val="24"/>
        </w:rPr>
        <w:t xml:space="preserve">The </w:t>
      </w:r>
      <w:proofErr w:type="spellStart"/>
      <w:r w:rsidRPr="00222657">
        <w:rPr>
          <w:rFonts w:ascii="Times New Roman" w:hAnsi="Times New Roman" w:cs="Times New Roman"/>
          <w:color w:val="000000" w:themeColor="text1"/>
          <w:sz w:val="24"/>
          <w:szCs w:val="24"/>
        </w:rPr>
        <w:t>immunopathogenesis</w:t>
      </w:r>
      <w:proofErr w:type="spellEnd"/>
      <w:r w:rsidRPr="00222657">
        <w:rPr>
          <w:rFonts w:ascii="Times New Roman" w:hAnsi="Times New Roman" w:cs="Times New Roman"/>
          <w:color w:val="000000" w:themeColor="text1"/>
          <w:sz w:val="24"/>
          <w:szCs w:val="24"/>
        </w:rPr>
        <w:t xml:space="preserve"> of </w:t>
      </w:r>
      <w:proofErr w:type="spellStart"/>
      <w:r w:rsidRPr="00222657">
        <w:rPr>
          <w:rFonts w:ascii="Times New Roman" w:hAnsi="Times New Roman" w:cs="Times New Roman"/>
          <w:color w:val="000000" w:themeColor="text1"/>
          <w:sz w:val="24"/>
          <w:szCs w:val="24"/>
        </w:rPr>
        <w:t>helminth</w:t>
      </w:r>
      <w:proofErr w:type="spellEnd"/>
      <w:r w:rsidRPr="00222657">
        <w:rPr>
          <w:rFonts w:ascii="Times New Roman" w:hAnsi="Times New Roman" w:cs="Times New Roman"/>
          <w:color w:val="000000" w:themeColor="text1"/>
          <w:sz w:val="24"/>
          <w:szCs w:val="24"/>
        </w:rPr>
        <w:t xml:space="preserve"> infections typically involves type-2 immune responses, which can suppress type-1 immune activity essential for combating viral infections, intracellular pathogens and malignanci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8/CMR.05040-11","ISSN":"08938512","PMID":"23034321","author":[{"dropping-particle":"","family":"McSorley","given":"Henry J.","non-dropping-particle":"","parse-names":false,"suffix":""},{"dropping-particle":"","family":"Maizels","given":"Rick M.","non-dropping-particle":"","parse-names":false,"suffix":""}],"container-title":"Clinical Microbiology Reviews","id":"ITEM-1","issue":"4","issued":{"date-parts":[["2012","10"]]},"page":"585","title":"Helminth Infections and Host Immune Regulation","type":"article-journal","volume":"25"},"uris":["http://www.mendeley.com/documents/?uuid=b2fca4ea-a700-3fee-9ae2-4a2c13716779"]}],"mendeley":{"formattedCitation":"(McSorley &amp; Maizels, 2012)","plainTextFormattedCitation":"(McSorley &amp; Maizels, 2012)","previouslyFormattedCitation":"(McSorley &amp; Maizels,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McSorley &amp; Maizels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22657">
        <w:rPr>
          <w:rFonts w:ascii="Times New Roman" w:hAnsi="Times New Roman" w:cs="Times New Roman"/>
          <w:color w:val="000000" w:themeColor="text1"/>
          <w:sz w:val="24"/>
          <w:szCs w:val="24"/>
        </w:rPr>
        <w:t xml:space="preserve">Chronic </w:t>
      </w:r>
      <w:proofErr w:type="spellStart"/>
      <w:r w:rsidRPr="00222657">
        <w:rPr>
          <w:rFonts w:ascii="Times New Roman" w:hAnsi="Times New Roman" w:cs="Times New Roman"/>
          <w:color w:val="000000" w:themeColor="text1"/>
          <w:sz w:val="24"/>
          <w:szCs w:val="24"/>
        </w:rPr>
        <w:t>helminth</w:t>
      </w:r>
      <w:proofErr w:type="spellEnd"/>
      <w:r w:rsidRPr="00222657">
        <w:rPr>
          <w:rFonts w:ascii="Times New Roman" w:hAnsi="Times New Roman" w:cs="Times New Roman"/>
          <w:color w:val="000000" w:themeColor="text1"/>
          <w:sz w:val="24"/>
          <w:szCs w:val="24"/>
        </w:rPr>
        <w:t xml:space="preserve"> infections often persist for years, with cumulative tissue damage and sustained inflammation increasing the risk of malignant transform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bb843421-b393-3856-b5f2-73bb05c5d2d4"]},{"id":"ITEM-2","itemData":{"DOI":"10.1128/CMR.05040-11","ISSN":"08938512","PMID":"23034321","author":[{"dropping-particle":"","family":"McSorley","given":"Henry J.","non-dropping-particle":"","parse-names":false,"suffix":""},{"dropping-particle":"","family":"Maizels","given":"Rick M.","non-dropping-particle":"","parse-names":false,"suffix":""}],"container-title":"Clinical Microbiology Reviews","id":"ITEM-2","issue":"4","issued":{"date-parts":[["2012","10"]]},"page":"585","title":"Helminth Infections and Host Immune Regulation","type":"article-journal","volume":"25"},"uris":["http://www.mendeley.com/documents/?uuid=b2fca4ea-a700-3fee-9ae2-4a2c13716779"]}],"mendeley":{"formattedCitation":"(McSorley &amp; Maizels, 2012; Wakelin, 1996)","plainTextFormattedCitation":"(McSorley &amp; Maizels, 2012; Wakelin, 1996)","previouslyFormattedCitation":"(McSorley &amp; Maizels, 2012; Wakelin, 199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22657">
        <w:rPr>
          <w:rFonts w:ascii="Times New Roman" w:hAnsi="Times New Roman" w:cs="Times New Roman"/>
          <w:noProof/>
          <w:color w:val="000000" w:themeColor="text1"/>
          <w:sz w:val="24"/>
          <w:szCs w:val="24"/>
        </w:rPr>
        <w:t>(McSorley &amp; Maizels 2012; Wakelin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473CF">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On a molecular level, </w:t>
      </w:r>
      <w:proofErr w:type="spellStart"/>
      <w:r w:rsidRPr="00B24B88">
        <w:rPr>
          <w:rFonts w:ascii="Times New Roman" w:hAnsi="Times New Roman" w:cs="Times New Roman"/>
          <w:color w:val="000000" w:themeColor="text1"/>
          <w:sz w:val="24"/>
          <w:szCs w:val="24"/>
        </w:rPr>
        <w:t>helminth</w:t>
      </w:r>
      <w:proofErr w:type="spellEnd"/>
      <w:r w:rsidRPr="00B24B88">
        <w:rPr>
          <w:rFonts w:ascii="Times New Roman" w:hAnsi="Times New Roman" w:cs="Times New Roman"/>
          <w:color w:val="000000" w:themeColor="text1"/>
          <w:sz w:val="24"/>
          <w:szCs w:val="24"/>
        </w:rPr>
        <w:t xml:space="preserve"> parasites produce </w:t>
      </w:r>
      <w:proofErr w:type="spellStart"/>
      <w:r w:rsidRPr="00B24B88">
        <w:rPr>
          <w:rFonts w:ascii="Times New Roman" w:hAnsi="Times New Roman" w:cs="Times New Roman"/>
          <w:color w:val="000000" w:themeColor="text1"/>
          <w:sz w:val="24"/>
          <w:szCs w:val="24"/>
        </w:rPr>
        <w:t>genotoxic</w:t>
      </w:r>
      <w:proofErr w:type="spellEnd"/>
      <w:r w:rsidRPr="00B24B88">
        <w:rPr>
          <w:rFonts w:ascii="Times New Roman" w:hAnsi="Times New Roman" w:cs="Times New Roman"/>
          <w:color w:val="000000" w:themeColor="text1"/>
          <w:sz w:val="24"/>
          <w:szCs w:val="24"/>
        </w:rPr>
        <w:t xml:space="preserve"> metabolites such as </w:t>
      </w:r>
      <w:proofErr w:type="spellStart"/>
      <w:r w:rsidRPr="00B24B88">
        <w:rPr>
          <w:rFonts w:ascii="Times New Roman" w:hAnsi="Times New Roman" w:cs="Times New Roman"/>
          <w:color w:val="000000" w:themeColor="text1"/>
          <w:sz w:val="24"/>
          <w:szCs w:val="24"/>
        </w:rPr>
        <w:t>oxysterols</w:t>
      </w:r>
      <w:proofErr w:type="spellEnd"/>
      <w:r w:rsidRPr="00B24B88">
        <w:rPr>
          <w:rFonts w:ascii="Times New Roman" w:hAnsi="Times New Roman" w:cs="Times New Roman"/>
          <w:color w:val="000000" w:themeColor="text1"/>
          <w:sz w:val="24"/>
          <w:szCs w:val="24"/>
        </w:rPr>
        <w:t xml:space="preserve"> and </w:t>
      </w:r>
      <w:proofErr w:type="spellStart"/>
      <w:r w:rsidRPr="00B24B88">
        <w:rPr>
          <w:rFonts w:ascii="Times New Roman" w:hAnsi="Times New Roman" w:cs="Times New Roman"/>
          <w:color w:val="000000" w:themeColor="text1"/>
          <w:sz w:val="24"/>
          <w:szCs w:val="24"/>
        </w:rPr>
        <w:t>estrogen</w:t>
      </w:r>
      <w:proofErr w:type="spellEnd"/>
      <w:r w:rsidRPr="00B24B88">
        <w:rPr>
          <w:rFonts w:ascii="Times New Roman" w:hAnsi="Times New Roman" w:cs="Times New Roman"/>
          <w:color w:val="000000" w:themeColor="text1"/>
          <w:sz w:val="24"/>
          <w:szCs w:val="24"/>
        </w:rPr>
        <w:t>-like compounds that induce DNA mutations in host epithelial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The discovery of CYP enzyme-encoding genes in schistosomes and </w:t>
      </w:r>
      <w:proofErr w:type="spellStart"/>
      <w:r w:rsidRPr="00B24B88">
        <w:rPr>
          <w:rFonts w:ascii="Times New Roman" w:hAnsi="Times New Roman" w:cs="Times New Roman"/>
          <w:color w:val="000000" w:themeColor="text1"/>
          <w:sz w:val="24"/>
          <w:szCs w:val="24"/>
        </w:rPr>
        <w:t>opisthorchiids</w:t>
      </w:r>
      <w:proofErr w:type="spellEnd"/>
      <w:r w:rsidRPr="00B24B88">
        <w:rPr>
          <w:rFonts w:ascii="Times New Roman" w:hAnsi="Times New Roman" w:cs="Times New Roman"/>
          <w:color w:val="000000" w:themeColor="text1"/>
          <w:sz w:val="24"/>
          <w:szCs w:val="24"/>
        </w:rPr>
        <w:t xml:space="preserve"> has further suggested a role for parasite-derived cytochrome P450 enzymes in generating pro-inflammatory and carcinogenic metabolit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3027-019-0257-2/FIGURES/3","ISSN":"17509378","abstract":"Background: Infections classified as group 1 biological carcinogens include the helminthiases caused by Schistosoma haematobium and Opisthorchis viverrini. The molecular mediators underlying the infection with these parasites and cancer remain unclear. Although carcinogenesis is a multistep process, we have postulated that these parasites release metabolites including oxysterols and estrogen-like metabolites that interact with host cell DNA. How and why the parasite produce/excrete these metabolites remain unclear. A gene encoding a CYP enzyme was identified in schistosomes and opisthorchiids. Therefore, it is reasonable hypothesized that CYP 450 might play a role in generation of pro-inflammatory and potentially carcinogenic compounds produced by helminth parasites such as oxysterols and catechol estrogens. Here, we performed enzymatic assays using several isoforms of CYP 450 as CYP1A1, 2E1 and 3A4 which are involved in the metabolism of chemical carcinogens that have been associated with several cancer. The main aim was the analysis of the role of these enzymes in production of helminth-associated metabolites and DNA-adducts. Method: The effect of cytochrome P450 enzymes CYP 1A1, 2E1 and 3A4 during the interaction between DNA, glycocholic acid and taurochenodeoxycholate sodium on the formation of DNA-adducts and metabolites associated with urogenital schistosomiasis (UGS) and opisthorchiasis was investigated in vitro. Liquid chromatography/mass spectrometry was used to detect and identify metabolites. Main findings: Through the enzymatic assays we provide a deeper understanding of how metabolites derived from helminths are formed and the influence of CYP 450. The assays using compounds similar to those previously observed in helminths as glycocholic acid and taurochenodeoxycholate sodium, allowed the detection of metabolites in their oxidized form and their with DNA. Remarkably, these metabolites were previously associated with schistosomiaisis and opisthorchiasis. Thus, in the future, it may be possible to synthesize this type of metabolites through this methodology and use them in cell lines to clarify the carcinogenesis process associated with these diseases. Principal conclusions: Metabolites similar to those detected in helminths are able to interact with DNA in vitro leading to the formation of DNA adducts. These evidences supported the previous postulate that imply helminth-like metabolites as initiators of helminthiases-associated carcinogenes…","author":[{"dropping-particle":"","family":"Gouveia","given":"Maria Joaõ","non-dropping-particle":"","parse-names":false,"suffix":""},{"dropping-particle":"","family":"Brindley","given":"Paul J.","non-dropping-particle":"","parse-names":false,"suffix":""},{"dropping-particle":"","family":"Rinaldi","given":"Gabriel","non-dropping-particle":"","parse-names":false,"suffix":""},{"dropping-particle":"","family":"Gärtner","given":"Fátima","non-dropping-particle":"","parse-names":false,"suffix":""},{"dropping-particle":"","family":"Costa","given":"José M.C.","non-dropping-particle":"Da","parse-names":false,"suffix":""},{"dropping-particle":"","family":"Vale","given":"Nuno","non-dropping-particle":"","parse-names":false,"suffix":""}],"container-title":"Infectious Agents and Cancer","id":"ITEM-1","issue":"1","issued":{"date-parts":[["2019","11","29"]]},"page":"1-9","publisher":"BioMed Central Ltd.","title":"Infection with carcinogenic helminth parasites and its production of metabolites induces the formation of DNA-adducts","type":"article-journal","volume":"14"},"uris":["http://www.mendeley.com/documents/?uuid=79718731-2505-34cd-9f7f-6110c436261a"]}],"mendeley":{"formattedCitation":"(Gouveia et al., 2019)","manualFormatting":"(Gouveia et al., 2019)","plainTextFormattedCitation":"(Gouveia et al., 2019)","previouslyFormattedCitation":"(Gouvei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Additionally, the oxidative stress induced by reactive oxygen and nitrogen species produced during </w:t>
      </w:r>
      <w:proofErr w:type="spellStart"/>
      <w:r w:rsidRPr="00B24B88">
        <w:rPr>
          <w:rFonts w:ascii="Times New Roman" w:hAnsi="Times New Roman" w:cs="Times New Roman"/>
          <w:color w:val="000000" w:themeColor="text1"/>
          <w:sz w:val="24"/>
          <w:szCs w:val="24"/>
        </w:rPr>
        <w:t>helminth</w:t>
      </w:r>
      <w:proofErr w:type="spellEnd"/>
      <w:r w:rsidRPr="00B24B88">
        <w:rPr>
          <w:rFonts w:ascii="Times New Roman" w:hAnsi="Times New Roman" w:cs="Times New Roman"/>
          <w:color w:val="000000" w:themeColor="text1"/>
          <w:sz w:val="24"/>
          <w:szCs w:val="24"/>
        </w:rPr>
        <w:t>-triggered inflammation contributes to DNA damage and genomic instability, fostering carcinogenesi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16/J.DNAREP.2019.102673","ISSN":"15687856","PMID":"31387777","abstract":"The relationships between inflammation and cancer are varied and complex. An important connection linking inflammation to cancer development is DNA damage. During inflammation reactive oxygen and nitrogen species (RONS) are created to combat pathogens and to stimulate tissue repair and regeneration, but these chemicals can also damage DNA, which in turn can promote mutations that initiate and promote cancer. DNA repair pathways are essential for preventing DNA damage from causing mutations and cytotoxicity, but RONS can interfere with repair mechanisms, reducing their efficacy. Further, cellular responses to DNA damage, such as damage signaling and cytotoxicity, can promote inflammation, creating a positive feedback loop. Despite coordination of DNA repair and oxidative stress responses, there are nevertheless examples whereby inflammation has been shown to promote mutagenesis, tissue damage, and ultimately carcinogenesis. Here, we discuss the DNA damage-mediated associations between inflammation, mutagenesis and cancer.","author":[{"dropping-particle":"","family":"Kay","given":"Jennifer","non-dropping-particle":"","parse-names":false,"suffix":""},{"dropping-particle":"","family":"Thadhani","given":"Elina","non-dropping-particle":"","parse-names":false,"suffix":""},{"dropping-particle":"","family":"Samson","given":"Leona","non-dropping-particle":"","parse-names":false,"suffix":""},{"dropping-particle":"","family":"Engelward","given":"Bevin","non-dropping-particle":"","parse-names":false,"suffix":""}],"container-title":"DNA repair","id":"ITEM-2","issued":{"date-parts":[["2019","11","1"]]},"page":"102673","publisher":"Elsevier B.V.","title":"Inflammation-Induced DNA Damage, Mutations and Cancer","type":"article-journal","volume":"83"},"uris":["http://www.mendeley.com/documents/?uuid=3d8c2c42-45ca-3ce9-8309-3c17250e5445"]}],"mendeley":{"formattedCitation":"(Kawanishi et al., 2017; Kay et al., 2019)","plainTextFormattedCitation":"(Kawanishi et al., 2017; Kay et al., 2019)","previouslyFormattedCitation":"(Kawanishi et al., 2017; Kay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24B88">
        <w:rPr>
          <w:rFonts w:ascii="Times New Roman" w:hAnsi="Times New Roman" w:cs="Times New Roman"/>
          <w:noProof/>
          <w:color w:val="000000" w:themeColor="text1"/>
          <w:sz w:val="24"/>
          <w:szCs w:val="24"/>
        </w:rPr>
        <w:t>(Kawanishi et al. 2017; Ka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00660">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Interestingly, while many helminths exhibit carcinogenic potential, some studies have reported paradoxical anti-cancer effects, including induction of apoptosis, suppression of angiogenesis and metastasis, modulation of immune </w:t>
      </w:r>
      <w:r w:rsidRPr="00A545C8">
        <w:rPr>
          <w:rFonts w:ascii="Times New Roman" w:hAnsi="Times New Roman" w:cs="Times New Roman"/>
          <w:color w:val="000000" w:themeColor="text1"/>
          <w:sz w:val="24"/>
          <w:szCs w:val="24"/>
        </w:rPr>
        <w:lastRenderedPageBreak/>
        <w:t>responses and attenuation of pro-inflammatory pathway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e long latency period of </w:t>
      </w:r>
      <w:proofErr w:type="spellStart"/>
      <w:r w:rsidRPr="00A545C8">
        <w:rPr>
          <w:rFonts w:ascii="Times New Roman" w:hAnsi="Times New Roman" w:cs="Times New Roman"/>
          <w:color w:val="000000" w:themeColor="text1"/>
          <w:sz w:val="24"/>
          <w:szCs w:val="24"/>
        </w:rPr>
        <w:t>helminth</w:t>
      </w:r>
      <w:proofErr w:type="spellEnd"/>
      <w:r w:rsidRPr="00A545C8">
        <w:rPr>
          <w:rFonts w:ascii="Times New Roman" w:hAnsi="Times New Roman" w:cs="Times New Roman"/>
          <w:color w:val="000000" w:themeColor="text1"/>
          <w:sz w:val="24"/>
          <w:szCs w:val="24"/>
        </w:rPr>
        <w:t xml:space="preserve"> infections before cancer manifestation complicates efforts </w:t>
      </w:r>
      <w:r>
        <w:rPr>
          <w:rFonts w:ascii="Times New Roman" w:hAnsi="Times New Roman" w:cs="Times New Roman"/>
          <w:color w:val="000000" w:themeColor="text1"/>
          <w:sz w:val="24"/>
          <w:szCs w:val="24"/>
        </w:rPr>
        <w:t>to define their role in carcinogenesis conclusively</w:t>
      </w:r>
      <w:r w:rsidRPr="00A545C8">
        <w:rPr>
          <w:rFonts w:ascii="Times New Roman" w:hAnsi="Times New Roman" w:cs="Times New Roman"/>
          <w:color w:val="000000" w:themeColor="text1"/>
          <w:sz w:val="24"/>
          <w:szCs w:val="24"/>
        </w:rPr>
        <w:t>.</w:t>
      </w:r>
      <w:r w:rsidR="008B066E">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is review comprehensively compiles recent research exploring the </w:t>
      </w:r>
      <w:r w:rsidRPr="00BB3A90">
        <w:rPr>
          <w:rFonts w:ascii="Times New Roman" w:hAnsi="Times New Roman" w:cs="Times New Roman"/>
          <w:color w:val="000000" w:themeColor="text1"/>
          <w:sz w:val="24"/>
          <w:szCs w:val="24"/>
        </w:rPr>
        <w:t xml:space="preserve">associations between </w:t>
      </w:r>
      <w:proofErr w:type="spellStart"/>
      <w:r w:rsidRPr="00BB3A90">
        <w:rPr>
          <w:rFonts w:ascii="Times New Roman" w:hAnsi="Times New Roman" w:cs="Times New Roman"/>
          <w:color w:val="000000" w:themeColor="text1"/>
          <w:sz w:val="24"/>
          <w:szCs w:val="24"/>
        </w:rPr>
        <w:t>helminth</w:t>
      </w:r>
      <w:proofErr w:type="spellEnd"/>
      <w:r w:rsidRPr="00BB3A90">
        <w:rPr>
          <w:rFonts w:ascii="Times New Roman" w:hAnsi="Times New Roman" w:cs="Times New Roman"/>
          <w:color w:val="000000" w:themeColor="text1"/>
          <w:sz w:val="24"/>
          <w:szCs w:val="24"/>
        </w:rPr>
        <w:t xml:space="preserve"> infections and human cancers, elucidates their proposed molecular mechanisms and highlights the complex duality of helminths in potentially promoting or inhibiting carcinogenesis.</w:t>
      </w:r>
      <w:r w:rsidR="008C4D63" w:rsidRPr="00BB3A90">
        <w:rPr>
          <w:rFonts w:ascii="Times New Roman" w:hAnsi="Times New Roman" w:cs="Times New Roman"/>
          <w:color w:val="000000" w:themeColor="text1"/>
          <w:sz w:val="24"/>
          <w:szCs w:val="24"/>
        </w:rPr>
        <w:t xml:space="preserve"> </w:t>
      </w:r>
      <w:r w:rsidR="00BB3A90" w:rsidRPr="00BB3A90">
        <w:rPr>
          <w:rFonts w:ascii="Times New Roman" w:hAnsi="Times New Roman" w:cs="Times New Roman"/>
          <w:color w:val="000000" w:themeColor="text1"/>
          <w:sz w:val="24"/>
          <w:szCs w:val="24"/>
        </w:rPr>
        <w:t>Also, t</w:t>
      </w:r>
      <w:r w:rsidR="008C4D63" w:rsidRPr="00BB3A90">
        <w:rPr>
          <w:rFonts w:ascii="Times New Roman" w:hAnsi="Times New Roman"/>
          <w:sz w:val="24"/>
          <w:szCs w:val="24"/>
          <w:lang w:val="en-GB"/>
        </w:rPr>
        <w:t xml:space="preserve">his study integrates the data of both </w:t>
      </w:r>
      <w:proofErr w:type="spellStart"/>
      <w:r w:rsidR="008C4D63" w:rsidRPr="00BB3A90">
        <w:rPr>
          <w:rFonts w:ascii="Times New Roman" w:hAnsi="Times New Roman"/>
          <w:sz w:val="24"/>
          <w:szCs w:val="24"/>
          <w:lang w:val="en-GB"/>
        </w:rPr>
        <w:t>tumor</w:t>
      </w:r>
      <w:proofErr w:type="spellEnd"/>
      <w:r w:rsidR="008C4D63" w:rsidRPr="00BB3A90">
        <w:rPr>
          <w:rFonts w:ascii="Times New Roman" w:hAnsi="Times New Roman"/>
          <w:sz w:val="24"/>
          <w:szCs w:val="24"/>
          <w:lang w:val="en-GB"/>
        </w:rPr>
        <w:t xml:space="preserve">-promoting and inhibitory pathways to clarify the dual impacts of helminths on human carcinogenesis. It enhances the extent of the knowledge of </w:t>
      </w:r>
      <w:proofErr w:type="spellStart"/>
      <w:r w:rsidR="008C4D63" w:rsidRPr="00BB3A90">
        <w:rPr>
          <w:rFonts w:ascii="Times New Roman" w:hAnsi="Times New Roman"/>
          <w:sz w:val="24"/>
          <w:szCs w:val="24"/>
          <w:lang w:val="en-GB"/>
        </w:rPr>
        <w:t>helminth</w:t>
      </w:r>
      <w:proofErr w:type="spellEnd"/>
      <w:r w:rsidR="008C4D63" w:rsidRPr="00BB3A90">
        <w:rPr>
          <w:rFonts w:ascii="Times New Roman" w:hAnsi="Times New Roman"/>
          <w:sz w:val="24"/>
          <w:szCs w:val="24"/>
          <w:lang w:val="en-GB"/>
        </w:rPr>
        <w:t xml:space="preserve">-driven molecular pathways and emphasises their potential for cancer treatment and prevention. The results offer important information for futuristic studies and the public health initiatives in the prevention of </w:t>
      </w:r>
      <w:proofErr w:type="spellStart"/>
      <w:r w:rsidR="008C4D63" w:rsidRPr="00BB3A90">
        <w:rPr>
          <w:rFonts w:ascii="Times New Roman" w:hAnsi="Times New Roman"/>
          <w:sz w:val="24"/>
          <w:szCs w:val="24"/>
          <w:lang w:val="en-GB"/>
        </w:rPr>
        <w:t>Helminth’s</w:t>
      </w:r>
      <w:proofErr w:type="spellEnd"/>
      <w:r w:rsidR="008C4D63" w:rsidRPr="00BB3A90">
        <w:rPr>
          <w:rFonts w:ascii="Times New Roman" w:hAnsi="Times New Roman"/>
          <w:sz w:val="24"/>
          <w:szCs w:val="24"/>
          <w:lang w:val="en-GB"/>
        </w:rPr>
        <w:t xml:space="preserve"> infection-related cancer.</w:t>
      </w:r>
    </w:p>
    <w:p w14:paraId="4C5F079D" w14:textId="77777777" w:rsidR="001024F1" w:rsidRDefault="00CB4DFE" w:rsidP="00B96F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Literature Search Strategy</w:t>
      </w:r>
    </w:p>
    <w:p w14:paraId="13262449" w14:textId="2F3EB4DA" w:rsidR="00CB4DFE" w:rsidRDefault="00CB4DFE"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color w:val="000000" w:themeColor="text1"/>
          <w:sz w:val="24"/>
          <w:szCs w:val="24"/>
        </w:rPr>
        <w:t xml:space="preserve">A thorough </w:t>
      </w:r>
      <w:r>
        <w:rPr>
          <w:rFonts w:ascii="Times New Roman" w:hAnsi="Times New Roman" w:cs="Times New Roman"/>
          <w:color w:val="000000" w:themeColor="text1"/>
          <w:sz w:val="24"/>
          <w:szCs w:val="24"/>
        </w:rPr>
        <w:t xml:space="preserve">review of the literature was conducted on </w:t>
      </w:r>
      <w:proofErr w:type="spellStart"/>
      <w:r>
        <w:rPr>
          <w:rFonts w:ascii="Times New Roman" w:hAnsi="Times New Roman" w:cs="Times New Roman"/>
          <w:color w:val="000000" w:themeColor="text1"/>
          <w:sz w:val="24"/>
          <w:szCs w:val="24"/>
        </w:rPr>
        <w:t>helminth</w:t>
      </w:r>
      <w:proofErr w:type="spellEnd"/>
      <w:r>
        <w:rPr>
          <w:rFonts w:ascii="Times New Roman" w:hAnsi="Times New Roman" w:cs="Times New Roman"/>
          <w:color w:val="000000" w:themeColor="text1"/>
          <w:sz w:val="24"/>
          <w:szCs w:val="24"/>
        </w:rPr>
        <w:t xml:space="preserve"> infections and cancers to inform the writing of this</w:t>
      </w:r>
      <w:r w:rsidRPr="00943EAB">
        <w:rPr>
          <w:rFonts w:ascii="Times New Roman" w:hAnsi="Times New Roman" w:cs="Times New Roman"/>
          <w:color w:val="000000" w:themeColor="text1"/>
          <w:sz w:val="24"/>
          <w:szCs w:val="24"/>
        </w:rPr>
        <w:t xml:space="preserve"> article. Database searches and citation analytics for specific papers were employed to uncover their molecular mechanisms. The latest references published prior to the day of the searches were incorporated at the time of article writing. Initially, all related research works were filtered based on their titles and </w:t>
      </w:r>
      <w:r>
        <w:rPr>
          <w:rFonts w:ascii="Times New Roman" w:hAnsi="Times New Roman" w:cs="Times New Roman"/>
          <w:color w:val="000000" w:themeColor="text1"/>
          <w:sz w:val="24"/>
          <w:szCs w:val="24"/>
        </w:rPr>
        <w:t>according to</w:t>
      </w:r>
      <w:r w:rsidRPr="00943EAB">
        <w:rPr>
          <w:rFonts w:ascii="Times New Roman" w:hAnsi="Times New Roman" w:cs="Times New Roman"/>
          <w:color w:val="000000" w:themeColor="text1"/>
          <w:sz w:val="24"/>
          <w:szCs w:val="24"/>
        </w:rPr>
        <w:t xml:space="preserve"> other requirements. If the references were evidently described or indicated a carcinogenic event and an infestation of parasites, then the full text of that publication was scrutinized. The following measures were inclusively considered as screening criteria for selecting secondary </w:t>
      </w:r>
      <w:r w:rsidR="006F7E2D">
        <w:rPr>
          <w:rFonts w:ascii="Times New Roman" w:hAnsi="Times New Roman" w:cs="Times New Roman"/>
          <w:color w:val="000000" w:themeColor="text1"/>
          <w:sz w:val="24"/>
          <w:szCs w:val="24"/>
        </w:rPr>
        <w:t xml:space="preserve">data </w:t>
      </w:r>
      <w:r w:rsidRPr="00943EAB">
        <w:rPr>
          <w:rFonts w:ascii="Times New Roman" w:hAnsi="Times New Roman" w:cs="Times New Roman"/>
          <w:color w:val="000000" w:themeColor="text1"/>
          <w:sz w:val="24"/>
          <w:szCs w:val="24"/>
        </w:rPr>
        <w:t>analysis</w:t>
      </w:r>
      <w:r w:rsidR="006F7E2D">
        <w:rPr>
          <w:rFonts w:ascii="Times New Roman" w:hAnsi="Times New Roman" w:cs="Times New Roman"/>
          <w:color w:val="000000" w:themeColor="text1"/>
          <w:sz w:val="24"/>
          <w:szCs w:val="24"/>
        </w:rPr>
        <w:t xml:space="preserve"> </w:t>
      </w:r>
      <w:r w:rsidR="006F7E2D" w:rsidRPr="006F7E2D">
        <w:rPr>
          <w:rFonts w:ascii="Times New Roman" w:hAnsi="Times New Roman" w:cs="Times New Roman"/>
          <w:color w:val="000000" w:themeColor="text1"/>
          <w:sz w:val="24"/>
          <w:szCs w:val="24"/>
          <w:highlight w:val="yellow"/>
        </w:rPr>
        <w:t>during the time period from July 2024 to June 2025</w:t>
      </w:r>
      <w:r w:rsidRPr="00943EAB">
        <w:rPr>
          <w:rFonts w:ascii="Times New Roman" w:hAnsi="Times New Roman" w:cs="Times New Roman"/>
          <w:color w:val="000000" w:themeColor="text1"/>
          <w:sz w:val="24"/>
          <w:szCs w:val="24"/>
        </w:rPr>
        <w:t xml:space="preserve">: (i) The study examined the mechanisms of </w:t>
      </w:r>
      <w:proofErr w:type="spellStart"/>
      <w:r w:rsidRPr="00943EAB">
        <w:rPr>
          <w:rFonts w:ascii="Times New Roman" w:hAnsi="Times New Roman" w:cs="Times New Roman"/>
          <w:color w:val="000000" w:themeColor="text1"/>
          <w:sz w:val="24"/>
          <w:szCs w:val="24"/>
        </w:rPr>
        <w:t>helminth</w:t>
      </w:r>
      <w:proofErr w:type="spellEnd"/>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fection-induced</w:t>
      </w:r>
      <w:r w:rsidRPr="00943EAB">
        <w:rPr>
          <w:rFonts w:ascii="Times New Roman" w:hAnsi="Times New Roman" w:cs="Times New Roman"/>
          <w:color w:val="000000" w:themeColor="text1"/>
          <w:sz w:val="24"/>
          <w:szCs w:val="24"/>
        </w:rPr>
        <w:t xml:space="preserve"> carcinogenicity and cancer risks; (ii) The study documented the emergence of cancers as a consequence of their infections; (iii) The study explored biomarkers for disease diagnosis and prevention measures. Also, the exclusion criteria were: </w:t>
      </w:r>
      <w:r w:rsidRPr="00943EAB">
        <w:rPr>
          <w:rFonts w:ascii="Times New Roman" w:hAnsi="Times New Roman" w:cs="Times New Roman"/>
          <w:color w:val="000000" w:themeColor="text1"/>
          <w:sz w:val="24"/>
          <w:szCs w:val="24"/>
        </w:rPr>
        <w:lastRenderedPageBreak/>
        <w:t>(i) an infection that mimics cancer</w:t>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ii) infection as the outcome of </w:t>
      </w:r>
      <w:proofErr w:type="spellStart"/>
      <w:r w:rsidRPr="00943EAB">
        <w:rPr>
          <w:rFonts w:ascii="Times New Roman" w:hAnsi="Times New Roman" w:cs="Times New Roman"/>
          <w:color w:val="000000" w:themeColor="text1"/>
          <w:sz w:val="24"/>
          <w:szCs w:val="24"/>
        </w:rPr>
        <w:t>neoplasia</w:t>
      </w:r>
      <w:proofErr w:type="spellEnd"/>
      <w:r>
        <w:rPr>
          <w:rFonts w:ascii="Times New Roman" w:hAnsi="Times New Roman" w:cs="Times New Roman"/>
          <w:color w:val="000000" w:themeColor="text1"/>
          <w:sz w:val="24"/>
          <w:szCs w:val="24"/>
        </w:rPr>
        <w:t>; and</w:t>
      </w:r>
      <w:r w:rsidRPr="00943EAB">
        <w:rPr>
          <w:rFonts w:ascii="Times New Roman" w:hAnsi="Times New Roman" w:cs="Times New Roman"/>
          <w:color w:val="000000" w:themeColor="text1"/>
          <w:sz w:val="24"/>
          <w:szCs w:val="24"/>
        </w:rPr>
        <w:t xml:space="preserve"> (iii) duplicate content.</w:t>
      </w:r>
    </w:p>
    <w:p w14:paraId="006E3C59"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4DCD5800"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734FB7E8" w14:textId="200DD5BC" w:rsidR="001C5375" w:rsidRDefault="00CB4DFE" w:rsidP="001C5375">
      <w:pPr>
        <w:spacing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Dynamic Coevolution of Host and Parasite</w:t>
      </w:r>
    </w:p>
    <w:p w14:paraId="46E8097C" w14:textId="776B8810" w:rsidR="00CB4DFE" w:rsidRPr="001C5375" w:rsidRDefault="00CB4DFE" w:rsidP="001C5375">
      <w:pPr>
        <w:spacing w:line="480" w:lineRule="auto"/>
        <w:jc w:val="both"/>
        <w:rPr>
          <w:rFonts w:ascii="Times New Roman" w:hAnsi="Times New Roman" w:cs="Times New Roman"/>
          <w:b/>
          <w:bCs/>
          <w:color w:val="000000" w:themeColor="text1"/>
          <w:sz w:val="24"/>
          <w:szCs w:val="24"/>
        </w:rPr>
      </w:pPr>
      <w:r w:rsidRPr="000F2D19">
        <w:rPr>
          <w:rFonts w:ascii="Times New Roman" w:hAnsi="Times New Roman" w:cs="Times New Roman"/>
          <w:color w:val="000000" w:themeColor="text1"/>
          <w:sz w:val="24"/>
          <w:szCs w:val="24"/>
        </w:rPr>
        <w:t xml:space="preserve">The </w:t>
      </w:r>
      <w:proofErr w:type="spellStart"/>
      <w:r w:rsidRPr="000F2D19">
        <w:rPr>
          <w:rFonts w:ascii="Times New Roman" w:hAnsi="Times New Roman" w:cs="Times New Roman"/>
          <w:color w:val="000000" w:themeColor="text1"/>
          <w:sz w:val="24"/>
          <w:szCs w:val="24"/>
        </w:rPr>
        <w:t>coevolutionary</w:t>
      </w:r>
      <w:proofErr w:type="spellEnd"/>
      <w:r w:rsidRPr="000F2D19">
        <w:rPr>
          <w:rFonts w:ascii="Times New Roman" w:hAnsi="Times New Roman" w:cs="Times New Roman"/>
          <w:color w:val="000000" w:themeColor="text1"/>
          <w:sz w:val="24"/>
          <w:szCs w:val="24"/>
        </w:rPr>
        <w:t xml:space="preserve"> feedback loop</w:t>
      </w:r>
      <w:r w:rsidR="00174FA2">
        <w:rPr>
          <w:rFonts w:ascii="Times New Roman" w:hAnsi="Times New Roman" w:cs="Times New Roman"/>
          <w:color w:val="000000" w:themeColor="text1"/>
          <w:sz w:val="24"/>
          <w:szCs w:val="24"/>
        </w:rPr>
        <w:t xml:space="preserve">, driven by the selection of adaptations and counter-adaptations, shapes the evolutionary trajectories of both the host and the </w:t>
      </w:r>
      <w:r w:rsidRPr="000F2D19">
        <w:rPr>
          <w:rFonts w:ascii="Times New Roman" w:hAnsi="Times New Roman" w:cs="Times New Roman"/>
          <w:color w:val="000000" w:themeColor="text1"/>
          <w:sz w:val="24"/>
          <w:szCs w:val="24"/>
        </w:rPr>
        <w:t>parasite. These dynamic interactions are often complex and difficult to unravel, posing considerable challenges for empirical valida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EB.13981","ISSN":"1420-9101","PMID":"35030276","abstract":"Host and parasite evolution are closely intertwined, with selection for adaptations and counter-adaptations forming a coevolutionary feedback loop. Coevolutionary dynamics are often difficult to intuit due to these feedbacks and are hard to demonstrate empirically in most systems. Theoretical models have therefore played a crucial role in shaping our understanding of host–parasite coevolution. Theoretical models vary widely in their assumptions, approaches and aims, and such variety makes it difficult, especially for non-theoreticians and those new to the field, to: (1) understand how model approaches relate to one another; (2) identify key modelling assumptions; (3) determine how model assumptions relate to biological systems; and (4) reconcile the results of different models with contrasting assumptions. In this review, we identify important model features, highlight key results and predictions and describe how these pertain to model assumptions. We carry out a literature survey of theoretical studies published since the 1950s (n = 219 papers) to support our analysis. We identify two particularly important features of models that tend to have a significant qualitative impact on the outcome of host–parasite coevolution: population dynamics and the genetic basis of infection. We also highlight the importance of other modelling features, such as stochasticity and whether time proceeds continuously or in discrete steps, that have received less attention but can drastically alter coevolutionary dynamics. We finish by summarizing recent developments in the field, specifically the trend towards greater model complexity, and discuss likely future directions for research.","author":[{"dropping-particle":"","family":"Buckingham","given":"Lydia J.","non-dropping-particle":"","parse-names":false,"suffix":""},{"dropping-particle":"","family":"Ashby","given":"Ben","non-dropping-particle":"","parse-names":false,"suffix":""}],"container-title":"Journal of Evolutionary Biology","id":"ITEM-1","issue":"2","issued":{"date-parts":[["2022","2","1"]]},"page":"205-224","publisher":"John Wiley &amp; Sons, Ltd","title":"Coevolutionary theory of hosts and parasites","type":"article-journal","volume":"35"},"uris":["http://www.mendeley.com/documents/?uuid=0f4b5882-74dc-3ce7-8094-8df6cc68647d"]}],"mendeley":{"formattedCitation":"(Buckingham &amp; Ashby, 2022)","plainTextFormattedCitation":"(Buckingham &amp; Ashby, 2022)","previouslyFormattedCitation":"(Buckingham &amp; Ashby, 202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Buckingham &amp; Ashby 202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arasites, particularly extracellular helminths, continuously develop survival strategies to withstand extreme conditions and evade host immune </w:t>
      </w:r>
      <w:proofErr w:type="spellStart"/>
      <w:r w:rsidRPr="000F2D19">
        <w:rPr>
          <w:rFonts w:ascii="Times New Roman" w:hAnsi="Times New Roman" w:cs="Times New Roman"/>
          <w:color w:val="000000" w:themeColor="text1"/>
          <w:sz w:val="24"/>
          <w:szCs w:val="24"/>
        </w:rPr>
        <w:t>defenses</w:t>
      </w:r>
      <w:proofErr w:type="spellEnd"/>
      <w:r w:rsidRPr="000F2D19">
        <w:rPr>
          <w:rFonts w:ascii="Times New Roman" w:hAnsi="Times New Roman" w:cs="Times New Roman"/>
          <w:color w:val="000000" w:themeColor="text1"/>
          <w:sz w:val="24"/>
          <w:szCs w:val="24"/>
        </w:rPr>
        <w:t>. By escaping immune detection, they can persist within the host for extended periods, manipulating host physiology to their advantage.</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 host’s immune </w:t>
      </w:r>
      <w:proofErr w:type="spellStart"/>
      <w:r w:rsidRPr="000F2D19">
        <w:rPr>
          <w:rFonts w:ascii="Times New Roman" w:hAnsi="Times New Roman" w:cs="Times New Roman"/>
          <w:color w:val="000000" w:themeColor="text1"/>
          <w:sz w:val="24"/>
          <w:szCs w:val="24"/>
        </w:rPr>
        <w:t>defense</w:t>
      </w:r>
      <w:proofErr w:type="spellEnd"/>
      <w:r w:rsidRPr="000F2D19">
        <w:rPr>
          <w:rFonts w:ascii="Times New Roman" w:hAnsi="Times New Roman" w:cs="Times New Roman"/>
          <w:color w:val="000000" w:themeColor="text1"/>
          <w:sz w:val="24"/>
          <w:szCs w:val="24"/>
        </w:rPr>
        <w:t xml:space="preserve"> is intricately regulated by cellular and molecular pathways that control immune respon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In response, parasites evolve diverse immune evasion mechanisms, which may emerge in the absence of regulatory pathways that facilitate host-parasite equilibrium and can ultimately be detrimental to the host. Parasite-derived factors contribute to </w:t>
      </w:r>
      <w:proofErr w:type="spellStart"/>
      <w:r w:rsidRPr="000F2D19">
        <w:rPr>
          <w:rFonts w:ascii="Times New Roman" w:hAnsi="Times New Roman" w:cs="Times New Roman"/>
          <w:color w:val="000000" w:themeColor="text1"/>
          <w:sz w:val="24"/>
          <w:szCs w:val="24"/>
        </w:rPr>
        <w:t>tumor</w:t>
      </w:r>
      <w:proofErr w:type="spellEnd"/>
      <w:r w:rsidRPr="000F2D19">
        <w:rPr>
          <w:rFonts w:ascii="Times New Roman" w:hAnsi="Times New Roman" w:cs="Times New Roman"/>
          <w:color w:val="000000" w:themeColor="text1"/>
          <w:sz w:val="24"/>
          <w:szCs w:val="24"/>
        </w:rPr>
        <w:t xml:space="preserve"> development, progression, and facilitation. Notably, different parasite species elicit distinct immune responses, varying in specificity and intensity.</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se immune evasion strategies depend on multiple factors, including the parasite’s life cycle stage, mode of infection, tissue microenvironment and the secretion of </w:t>
      </w:r>
      <w:proofErr w:type="spellStart"/>
      <w:r w:rsidRPr="000F2D19">
        <w:rPr>
          <w:rFonts w:ascii="Times New Roman" w:hAnsi="Times New Roman" w:cs="Times New Roman"/>
          <w:color w:val="000000" w:themeColor="text1"/>
          <w:sz w:val="24"/>
          <w:szCs w:val="24"/>
        </w:rPr>
        <w:t>immunomodulatory</w:t>
      </w:r>
      <w:proofErr w:type="spellEnd"/>
      <w:r w:rsidRPr="000F2D19">
        <w:rPr>
          <w:rFonts w:ascii="Times New Roman" w:hAnsi="Times New Roman" w:cs="Times New Roman"/>
          <w:color w:val="000000" w:themeColor="text1"/>
          <w:sz w:val="24"/>
          <w:szCs w:val="24"/>
        </w:rPr>
        <w:t xml:space="preserve"> molecule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Chronic </w:t>
      </w:r>
      <w:proofErr w:type="spellStart"/>
      <w:r w:rsidRPr="000F2D19">
        <w:rPr>
          <w:rFonts w:ascii="Times New Roman" w:hAnsi="Times New Roman" w:cs="Times New Roman"/>
          <w:color w:val="000000" w:themeColor="text1"/>
          <w:sz w:val="24"/>
          <w:szCs w:val="24"/>
        </w:rPr>
        <w:t>helminth</w:t>
      </w:r>
      <w:proofErr w:type="spellEnd"/>
      <w:r w:rsidRPr="000F2D19">
        <w:rPr>
          <w:rFonts w:ascii="Times New Roman" w:hAnsi="Times New Roman" w:cs="Times New Roman"/>
          <w:color w:val="000000" w:themeColor="text1"/>
          <w:sz w:val="24"/>
          <w:szCs w:val="24"/>
        </w:rPr>
        <w:t xml:space="preserve"> infections frequently induce persistent inflammation within host tissues, a critical determinant of their carcinogenic potential</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1","issued":{"date-parts":[["2019","12","6"]]},"publisher":"Front Cell Infect Microbiol","title":"Neglected Agent Eminent Disease: Linking Human Helminthic Infection, Inflammation, and Malignancy","type":"article-journal","volume":"9"},"uris":["http://www.mendeley.com/documents/?uuid=f7638bf9-1c1e-31f7-a3e9-10f6d0252813"]}],"mendeley":{"formattedCitation":"(Arora et al., 2019)","manualFormatting":"(Arora et al., 2019)","plainTextFormattedCitation":"(Arora et al., 2019)","previouslyFormattedCitation":"(Aror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rolonged inflammation leads immune cells to release an array of mediators aimed at combating infection, but as this inflammatory state endures, the risk of </w:t>
      </w:r>
      <w:r w:rsidRPr="000F2D19">
        <w:rPr>
          <w:rFonts w:ascii="Times New Roman" w:hAnsi="Times New Roman" w:cs="Times New Roman"/>
          <w:color w:val="000000" w:themeColor="text1"/>
          <w:sz w:val="24"/>
          <w:szCs w:val="24"/>
        </w:rPr>
        <w:lastRenderedPageBreak/>
        <w:t>associated carcinogenesis increases. The interplay of these mechanisms</w:t>
      </w:r>
      <w:r w:rsidR="00590D85">
        <w:rPr>
          <w:rFonts w:ascii="Times New Roman" w:hAnsi="Times New Roman" w:cs="Times New Roman"/>
          <w:color w:val="000000" w:themeColor="text1"/>
          <w:sz w:val="24"/>
          <w:szCs w:val="24"/>
        </w:rPr>
        <w:t>-</w:t>
      </w:r>
      <w:r w:rsidRPr="000F2D19">
        <w:rPr>
          <w:rFonts w:ascii="Times New Roman" w:hAnsi="Times New Roman" w:cs="Times New Roman"/>
          <w:color w:val="000000" w:themeColor="text1"/>
          <w:sz w:val="24"/>
          <w:szCs w:val="24"/>
        </w:rPr>
        <w:t xml:space="preserve">chronic inflammation, immune modulation and parasite persistence—contributes to </w:t>
      </w:r>
      <w:proofErr w:type="spellStart"/>
      <w:r w:rsidRPr="000F2D19">
        <w:rPr>
          <w:rFonts w:ascii="Times New Roman" w:hAnsi="Times New Roman" w:cs="Times New Roman"/>
          <w:color w:val="000000" w:themeColor="text1"/>
          <w:sz w:val="24"/>
          <w:szCs w:val="24"/>
        </w:rPr>
        <w:t>helminth</w:t>
      </w:r>
      <w:proofErr w:type="spellEnd"/>
      <w:r w:rsidRPr="000F2D19">
        <w:rPr>
          <w:rFonts w:ascii="Times New Roman" w:hAnsi="Times New Roman" w:cs="Times New Roman"/>
          <w:color w:val="000000" w:themeColor="text1"/>
          <w:sz w:val="24"/>
          <w:szCs w:val="24"/>
        </w:rPr>
        <w:t xml:space="preserve">-induced </w:t>
      </w:r>
      <w:proofErr w:type="spellStart"/>
      <w:r w:rsidRPr="000F2D19">
        <w:rPr>
          <w:rFonts w:ascii="Times New Roman" w:hAnsi="Times New Roman" w:cs="Times New Roman"/>
          <w:color w:val="000000" w:themeColor="text1"/>
          <w:sz w:val="24"/>
          <w:szCs w:val="24"/>
        </w:rPr>
        <w:t>tumorigenesis</w:t>
      </w:r>
      <w:proofErr w:type="spellEnd"/>
      <w:r w:rsidRPr="000F2D19">
        <w:rPr>
          <w:rFonts w:ascii="Times New Roman" w:hAnsi="Times New Roman" w:cs="Times New Roman"/>
          <w:color w:val="000000" w:themeColor="text1"/>
          <w:sz w:val="24"/>
          <w:szCs w:val="24"/>
        </w:rPr>
        <w:t>, as illustrated in</w:t>
      </w:r>
      <w:r>
        <w:rPr>
          <w:rFonts w:ascii="Times New Roman" w:hAnsi="Times New Roman" w:cs="Times New Roman"/>
          <w:color w:val="000000" w:themeColor="text1"/>
          <w:sz w:val="24"/>
          <w:szCs w:val="24"/>
        </w:rPr>
        <w:t xml:space="preserve"> </w:t>
      </w:r>
      <w:r w:rsidRPr="00943EAB">
        <w:rPr>
          <w:rFonts w:ascii="Times New Roman" w:hAnsi="Times New Roman" w:cs="Times New Roman"/>
          <w:b/>
          <w:bCs/>
          <w:color w:val="000000" w:themeColor="text1"/>
          <w:sz w:val="24"/>
          <w:szCs w:val="24"/>
        </w:rPr>
        <w:t>Fig</w:t>
      </w:r>
      <w:r>
        <w:rPr>
          <w:rFonts w:ascii="Times New Roman" w:hAnsi="Times New Roman" w:cs="Times New Roman"/>
          <w:b/>
          <w:bCs/>
          <w:color w:val="000000" w:themeColor="text1"/>
          <w:sz w:val="24"/>
          <w:szCs w:val="24"/>
        </w:rPr>
        <w:t>.</w:t>
      </w:r>
      <w:r w:rsidRPr="00943EAB">
        <w:rPr>
          <w:rFonts w:ascii="Times New Roman" w:hAnsi="Times New Roman" w:cs="Times New Roman"/>
          <w:b/>
          <w:bCs/>
          <w:color w:val="000000" w:themeColor="text1"/>
          <w:sz w:val="24"/>
          <w:szCs w:val="24"/>
        </w:rPr>
        <w:t xml:space="preserve"> 1</w:t>
      </w:r>
      <w:r w:rsidRPr="00943EAB">
        <w:rPr>
          <w:rFonts w:ascii="Times New Roman" w:hAnsi="Times New Roman" w:cs="Times New Roman"/>
          <w:color w:val="000000" w:themeColor="text1"/>
          <w:sz w:val="24"/>
          <w:szCs w:val="24"/>
        </w:rPr>
        <w:t>.</w:t>
      </w:r>
    </w:p>
    <w:p w14:paraId="5DEC8F09" w14:textId="77777777" w:rsidR="00590D85" w:rsidRPr="002D4567" w:rsidRDefault="00590D85" w:rsidP="00590D8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noProof/>
          <w:color w:val="000000" w:themeColor="text1"/>
          <w:lang w:val="en-GB" w:eastAsia="en-GB"/>
        </w:rPr>
        <w:drawing>
          <wp:inline distT="0" distB="0" distL="0" distR="0" wp14:anchorId="573840DB" wp14:editId="241D03AD">
            <wp:extent cx="5731510" cy="3223974"/>
            <wp:effectExtent l="0" t="0" r="2540" b="0"/>
            <wp:docPr id="935725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r w:rsidRPr="00943EAB">
        <w:rPr>
          <w:rFonts w:ascii="Times New Roman" w:hAnsi="Times New Roman" w:cs="Times New Roman"/>
          <w:b/>
          <w:bCs/>
          <w:color w:val="000000" w:themeColor="text1"/>
          <w:sz w:val="24"/>
          <w:szCs w:val="24"/>
        </w:rPr>
        <w:t xml:space="preserve">Fig. 1 </w:t>
      </w:r>
      <w:r w:rsidRPr="003E1184">
        <w:rPr>
          <w:rFonts w:ascii="Times New Roman" w:hAnsi="Times New Roman" w:cs="Times New Roman"/>
          <w:color w:val="000000" w:themeColor="text1"/>
          <w:sz w:val="24"/>
          <w:szCs w:val="24"/>
        </w:rPr>
        <w:t xml:space="preserve">Chronic inflammation underlies </w:t>
      </w:r>
      <w:proofErr w:type="spellStart"/>
      <w:r w:rsidRPr="003E1184">
        <w:rPr>
          <w:rFonts w:ascii="Times New Roman" w:hAnsi="Times New Roman" w:cs="Times New Roman"/>
          <w:color w:val="000000" w:themeColor="text1"/>
          <w:sz w:val="24"/>
          <w:szCs w:val="24"/>
        </w:rPr>
        <w:t>helminth</w:t>
      </w:r>
      <w:proofErr w:type="spellEnd"/>
      <w:r w:rsidRPr="003E1184">
        <w:rPr>
          <w:rFonts w:ascii="Times New Roman" w:hAnsi="Times New Roman" w:cs="Times New Roman"/>
          <w:color w:val="000000" w:themeColor="text1"/>
          <w:sz w:val="24"/>
          <w:szCs w:val="24"/>
        </w:rPr>
        <w:t>-associated carcinogenesis by driving cytokine production, DNA damage, immune imbalance, oxidative stress, and genetic instability. Original figure prepared by the authors.</w:t>
      </w:r>
    </w:p>
    <w:p w14:paraId="17F2CE36" w14:textId="71ED164C"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 xml:space="preserve">Activation of Pro-carcinogens by CYP450 </w:t>
      </w:r>
    </w:p>
    <w:p w14:paraId="4AE9D6D6" w14:textId="31860C8D" w:rsidR="00CB4DFE" w:rsidRDefault="00CB4DFE" w:rsidP="00B96FD5">
      <w:pPr>
        <w:spacing w:after="0" w:line="480" w:lineRule="auto"/>
        <w:jc w:val="both"/>
        <w:rPr>
          <w:rFonts w:ascii="Times New Roman" w:hAnsi="Times New Roman" w:cs="Times New Roman"/>
          <w:color w:val="000000" w:themeColor="text1"/>
          <w:sz w:val="24"/>
          <w:szCs w:val="24"/>
        </w:rPr>
      </w:pPr>
      <w:r w:rsidRPr="00EC110F">
        <w:rPr>
          <w:rFonts w:ascii="Times New Roman" w:hAnsi="Times New Roman" w:cs="Times New Roman"/>
          <w:color w:val="000000" w:themeColor="text1"/>
          <w:sz w:val="24"/>
          <w:szCs w:val="24"/>
        </w:rPr>
        <w:t xml:space="preserve">Certain helminths, such as the liver fluke </w:t>
      </w:r>
      <w:proofErr w:type="spellStart"/>
      <w:r w:rsidRPr="00EC110F">
        <w:rPr>
          <w:rFonts w:ascii="Times New Roman" w:hAnsi="Times New Roman" w:cs="Times New Roman"/>
          <w:i/>
          <w:iCs/>
          <w:color w:val="000000" w:themeColor="text1"/>
          <w:sz w:val="24"/>
          <w:szCs w:val="24"/>
        </w:rPr>
        <w:t>Opisthorchis</w:t>
      </w:r>
      <w:proofErr w:type="spellEnd"/>
      <w:r w:rsidRPr="00EC110F">
        <w:rPr>
          <w:rFonts w:ascii="Times New Roman" w:hAnsi="Times New Roman" w:cs="Times New Roman"/>
          <w:i/>
          <w:iCs/>
          <w:color w:val="000000" w:themeColor="text1"/>
          <w:sz w:val="24"/>
          <w:szCs w:val="24"/>
        </w:rPr>
        <w:t xml:space="preserve"> </w:t>
      </w:r>
      <w:proofErr w:type="spellStart"/>
      <w:r w:rsidRPr="00EC110F">
        <w:rPr>
          <w:rFonts w:ascii="Times New Roman" w:hAnsi="Times New Roman" w:cs="Times New Roman"/>
          <w:i/>
          <w:iCs/>
          <w:color w:val="000000" w:themeColor="text1"/>
          <w:sz w:val="24"/>
          <w:szCs w:val="24"/>
        </w:rPr>
        <w:t>viverrini</w:t>
      </w:r>
      <w:proofErr w:type="spellEnd"/>
      <w:r w:rsidRPr="00EC110F">
        <w:rPr>
          <w:rFonts w:ascii="Times New Roman" w:hAnsi="Times New Roman" w:cs="Times New Roman"/>
          <w:color w:val="000000" w:themeColor="text1"/>
          <w:sz w:val="24"/>
          <w:szCs w:val="24"/>
        </w:rPr>
        <w:t xml:space="preserve"> and the blood fluke </w:t>
      </w:r>
      <w:r w:rsidRPr="00EC110F">
        <w:rPr>
          <w:rFonts w:ascii="Times New Roman" w:hAnsi="Times New Roman" w:cs="Times New Roman"/>
          <w:i/>
          <w:iCs/>
          <w:color w:val="000000" w:themeColor="text1"/>
          <w:sz w:val="24"/>
          <w:szCs w:val="24"/>
        </w:rPr>
        <w:t>Schistosoma haematobium</w:t>
      </w:r>
      <w:r w:rsidRPr="00EC110F">
        <w:rPr>
          <w:rFonts w:ascii="Times New Roman" w:hAnsi="Times New Roman" w:cs="Times New Roman"/>
          <w:color w:val="000000" w:themeColor="text1"/>
          <w:sz w:val="24"/>
          <w:szCs w:val="24"/>
        </w:rPr>
        <w:t xml:space="preserve">, secrete biologically active compounds, including estrogens and </w:t>
      </w:r>
      <w:proofErr w:type="spellStart"/>
      <w:r w:rsidRPr="00EC110F">
        <w:rPr>
          <w:rFonts w:ascii="Times New Roman" w:hAnsi="Times New Roman" w:cs="Times New Roman"/>
          <w:color w:val="000000" w:themeColor="text1"/>
          <w:sz w:val="24"/>
          <w:szCs w:val="24"/>
        </w:rPr>
        <w:t>oxysterols</w:t>
      </w:r>
      <w:proofErr w:type="spellEnd"/>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C110F">
        <w:rPr>
          <w:rFonts w:ascii="Times New Roman" w:hAnsi="Times New Roman" w:cs="Times New Roman"/>
          <w:color w:val="000000" w:themeColor="text1"/>
          <w:sz w:val="24"/>
          <w:szCs w:val="24"/>
        </w:rPr>
        <w:t xml:space="preserve">These substances act as initiators of carcinogenesis by oxidizing host DNA, forming </w:t>
      </w:r>
      <w:proofErr w:type="spellStart"/>
      <w:r w:rsidRPr="00EC110F">
        <w:rPr>
          <w:rFonts w:ascii="Times New Roman" w:hAnsi="Times New Roman" w:cs="Times New Roman"/>
          <w:color w:val="000000" w:themeColor="text1"/>
          <w:sz w:val="24"/>
          <w:szCs w:val="24"/>
        </w:rPr>
        <w:t>depurinating</w:t>
      </w:r>
      <w:proofErr w:type="spellEnd"/>
      <w:r w:rsidRPr="00EC110F">
        <w:rPr>
          <w:rFonts w:ascii="Times New Roman" w:hAnsi="Times New Roman" w:cs="Times New Roman"/>
          <w:color w:val="000000" w:themeColor="text1"/>
          <w:sz w:val="24"/>
          <w:szCs w:val="24"/>
        </w:rPr>
        <w:t xml:space="preserve"> adducts and inducing mutations in the genomes of adjacent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GENE.2014.00444/BIBTEX","ISSN":"16648021","abstract":"Infection with helminth parasites remains a persistent public health problem in developing countries. Three of these pathogens, the liver flukes Clonorchis sinensis, Opisthorchis viverrini and the blood fluke Schistosoma haematobium, are of particular concern due to their classification as Group 1 carcinogens: infection with these worms is carcinogenic. Using liquid chromatography-mass spectrometry (LC-MS/MS) approaches, we identified steroid hormone like (e.g. oxysterol-like, catechol estrogen quinone-like, etc.) metabolites and related DNA adducts, apparently of parasite origin, in developmental stages including eggs of S. haematobium, in urine of people with urogenital schistosomiasis, and in the adult stage of Opisthorchis viverrini. Since these kinds of sterol derivatives are metabolized to active quinones that can modify DNA, which in other contexts can lead to breast and other cancers, helminth parasite associated sterols might induce tumor-like phenotypes in the target cells susceptible to helminth parasite associated cancers, i.e. urothelial cells of the bladder in the case of urogenital schistosomiasis and the bile duct epithelia or cholangiocytes, in the case of O. viverrini and C. sinensis. Indeed we postulate that helminth induced cancers originate from parasite estrogen host epithelial/urothelial cell chromosomal DNA adducts, and here we review recent findings that support this conjecture.","author":[{"dropping-particle":"","family":"Correia da Costa","given":"José M.","non-dropping-particle":"","parse-names":false,"suffix":""},{"dropping-particle":"","family":"Vale","given":"Nuno","non-dropping-particle":"","parse-names":false,"suffix":""},{"dropping-particle":"","family":"Gouveia","given":"Maria João","non-dropping-particle":"","parse-names":false,"suffix":""},{"dropping-particle":"","family":"Botelho","given":"Mónica C.","non-dropping-particle":"","parse-names":false,"suffix":""},{"dropping-particle":"","family":"Sripa","given":"Banchob","non-dropping-particle":"","parse-names":false,"suffix":""},{"dropping-particle":"","family":"Santos","given":"Lúcio Lara","non-dropping-particle":"","parse-names":false,"suffix":""},{"dropping-particle":"","family":"Santos","given":"Júlio Henrique","non-dropping-particle":"","parse-names":false,"suffix":""},{"dropping-particle":"","family":"Rinaldi","given":"Gabriel","non-dropping-particle":"","parse-names":false,"suffix":""},{"dropping-particle":"","family":"Brindley","given":"Paul J.","non-dropping-particle":"","parse-names":false,"suffix":""}],"container-title":"Frontiers in Genetics","id":"ITEM-1","issue":"DEC","issued":{"date-parts":[["2014","12","23"]]},"page":"112439","publisher":"Frontiers Media S.A.","title":"Schistosome and liver fluke derived catechol-estrogens and helminth associated cancers","type":"article-journal","volume":"5"},"uris":["http://www.mendeley.com/documents/?uuid=7d95d88a-6708-3112-a2e9-b559df884f43"]}],"mendeley":{"formattedCitation":"(Correia da Costa et al., 2014)","plainTextFormattedCitation":"(Correia da Costa et al., 2014)","previouslyFormattedCitation":"(Correia da Cost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013E3">
        <w:rPr>
          <w:rFonts w:ascii="Times New Roman" w:hAnsi="Times New Roman" w:cs="Times New Roman"/>
          <w:noProof/>
          <w:color w:val="000000" w:themeColor="text1"/>
          <w:sz w:val="24"/>
          <w:szCs w:val="24"/>
        </w:rPr>
        <w:t>(Correia da Cost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 xml:space="preserve">Cytochrome P450 (CYP450) enzymes participate in several biological processes, including </w:t>
      </w:r>
      <w:proofErr w:type="spellStart"/>
      <w:r w:rsidRPr="002F0791">
        <w:rPr>
          <w:rFonts w:ascii="Times New Roman" w:hAnsi="Times New Roman" w:cs="Times New Roman"/>
          <w:color w:val="000000" w:themeColor="text1"/>
          <w:sz w:val="24"/>
          <w:szCs w:val="24"/>
        </w:rPr>
        <w:t>estrogen</w:t>
      </w:r>
      <w:proofErr w:type="spellEnd"/>
      <w:r w:rsidRPr="002F0791">
        <w:rPr>
          <w:rFonts w:ascii="Times New Roman" w:hAnsi="Times New Roman" w:cs="Times New Roman"/>
          <w:color w:val="000000" w:themeColor="text1"/>
          <w:sz w:val="24"/>
          <w:szCs w:val="24"/>
        </w:rPr>
        <w:t xml:space="preserve"> biosynthesis and the conversion of cholesterol to bile ac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1","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manualFormatting":"(Hossam Abdelmonem et al., 2024)","plainTextFormattedCitation":"(Hossam Abdelmonem et al., 2024)","previouslyFormattedCitation":"(Hossam Abdelmonem et al., 202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Hossam Abdelmonem et al. 202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 xml:space="preserve">Among these, members of the CYP450 family—CYP1A1, CYP2E1, and CYP3A4—are implicated in the metabolism of chemical carcinogens and have been associated with breast and endometrial </w:t>
      </w:r>
      <w:r w:rsidRPr="002F0791">
        <w:rPr>
          <w:rFonts w:ascii="Times New Roman" w:hAnsi="Times New Roman" w:cs="Times New Roman"/>
          <w:color w:val="000000" w:themeColor="text1"/>
          <w:sz w:val="24"/>
          <w:szCs w:val="24"/>
        </w:rPr>
        <w:lastRenderedPageBreak/>
        <w:t>cancer in huma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20/3028387","ISSN":"1942-0994","PMID":"31998435","abstract":"Cancer is a leading cause of death worldwide. Cytochrome P450s (P450s) play an important role in the metabolism of endogenous as well as exogenous substances, especially drugs. Moreover, many P450s can serve as targets for disease therapy. Increasing reports of epidemiological, diagnostic, and clinical research indicate that P450s are enzymes that play a major part in the formation of cancer, prevention, and metastasis. The purposes of this review are to shed light on the current state of knowledge about the cancer molecular mechanism involving P450s and to summarize the link between the cancer effects and the participation of P450s.","author":[{"dropping-particle":"","family":"Alzahrani","given":"Abdullah M.","non-dropping-particle":"","parse-names":false,"suffix":""},{"dropping-particle":"","family":"Rajendran","given":"Peramaiyan","non-dropping-particle":"","parse-names":false,"suffix":""}],"container-title":"Oxidative medicine and cellular longevity","id":"ITEM-1","issued":{"date-parts":[["2020"]]},"publisher":"Oxid Med Cell Longev","title":"The Multifarious Link between Cytochrome P450s and Cancer","type":"article-journal","volume":"2020"},"uris":["http://www.mendeley.com/documents/?uuid=233de4e7-21d4-3589-9d92-7653711c9f13"]}],"mendeley":{"formattedCitation":"(Alzahrani &amp; Rajendran, 2020)","plainTextFormattedCitation":"(Alzahrani &amp; Rajendran, 2020)","previouslyFormattedCitation":"(Alzahrani &amp; Rajendran,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lzahrani &amp; Rajendran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FC7B8E">
        <w:rPr>
          <w:rFonts w:ascii="Times New Roman" w:hAnsi="Times New Roman" w:cs="Times New Roman"/>
          <w:color w:val="000000" w:themeColor="text1"/>
          <w:sz w:val="24"/>
          <w:szCs w:val="24"/>
        </w:rPr>
        <w:t xml:space="preserve">Notably, a gene encoding a CYP enzyme has been identified in schistosomes and </w:t>
      </w:r>
      <w:proofErr w:type="spellStart"/>
      <w:r w:rsidRPr="00FC7B8E">
        <w:rPr>
          <w:rFonts w:ascii="Times New Roman" w:hAnsi="Times New Roman" w:cs="Times New Roman"/>
          <w:color w:val="000000" w:themeColor="text1"/>
          <w:sz w:val="24"/>
          <w:szCs w:val="24"/>
        </w:rPr>
        <w:t>opisthorchiids</w:t>
      </w:r>
      <w:proofErr w:type="spellEnd"/>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mendeley":{"formattedCitation":"(Pakharukova et al., 2015)","manualFormatting":"(Pakharukova et al., 2015)","plainTextFormattedCitation":"(Pakharukova et al., 2015)","previouslyFormattedCitation":"(Pakharukov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Pakharukov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is enzyme family likely contributes to the production of </w:t>
      </w:r>
      <w:proofErr w:type="spellStart"/>
      <w:r w:rsidRPr="00E66EA1">
        <w:rPr>
          <w:rFonts w:ascii="Times New Roman" w:hAnsi="Times New Roman" w:cs="Times New Roman"/>
          <w:color w:val="000000" w:themeColor="text1"/>
          <w:sz w:val="24"/>
          <w:szCs w:val="24"/>
        </w:rPr>
        <w:t>oxysterols</w:t>
      </w:r>
      <w:proofErr w:type="spellEnd"/>
      <w:r w:rsidRPr="00E66EA1">
        <w:rPr>
          <w:rFonts w:ascii="Times New Roman" w:hAnsi="Times New Roman" w:cs="Times New Roman"/>
          <w:color w:val="000000" w:themeColor="text1"/>
          <w:sz w:val="24"/>
          <w:szCs w:val="24"/>
        </w:rPr>
        <w:t xml:space="preserve"> and catechol estrogens</w:t>
      </w:r>
      <w:r w:rsidR="001C5375">
        <w:rPr>
          <w:rFonts w:ascii="Times New Roman" w:hAnsi="Times New Roman" w:cs="Times New Roman"/>
          <w:color w:val="000000" w:themeColor="text1"/>
          <w:sz w:val="24"/>
          <w:szCs w:val="24"/>
        </w:rPr>
        <w:t>-</w:t>
      </w:r>
      <w:r w:rsidRPr="00E66EA1">
        <w:rPr>
          <w:rFonts w:ascii="Times New Roman" w:hAnsi="Times New Roman" w:cs="Times New Roman"/>
          <w:color w:val="000000" w:themeColor="text1"/>
          <w:sz w:val="24"/>
          <w:szCs w:val="24"/>
        </w:rPr>
        <w:t>both pro-inflammatory and potentially carcinogenic metabolites generated by helminths.</w:t>
      </w:r>
    </w:p>
    <w:p w14:paraId="18812A87" w14:textId="61609B8D" w:rsidR="00CB4DFE" w:rsidRPr="00943EAB" w:rsidRDefault="00CB4DFE" w:rsidP="00B96FD5">
      <w:pPr>
        <w:spacing w:after="0" w:line="480" w:lineRule="auto"/>
        <w:jc w:val="both"/>
        <w:rPr>
          <w:rFonts w:ascii="Times New Roman" w:hAnsi="Times New Roman" w:cs="Times New Roman"/>
          <w:color w:val="000000" w:themeColor="text1"/>
          <w:sz w:val="24"/>
          <w:szCs w:val="24"/>
        </w:rPr>
      </w:pPr>
      <w:r w:rsidRPr="00E66EA1">
        <w:rPr>
          <w:rFonts w:ascii="Times New Roman" w:hAnsi="Times New Roman" w:cs="Times New Roman"/>
          <w:color w:val="000000" w:themeColor="text1"/>
          <w:sz w:val="24"/>
          <w:szCs w:val="24"/>
        </w:rPr>
        <w:t xml:space="preserve">Bile acids exert a range of biological effects, including promoting </w:t>
      </w:r>
      <w:proofErr w:type="spellStart"/>
      <w:r w:rsidRPr="00E66EA1">
        <w:rPr>
          <w:rFonts w:ascii="Times New Roman" w:hAnsi="Times New Roman" w:cs="Times New Roman"/>
          <w:color w:val="000000" w:themeColor="text1"/>
          <w:sz w:val="24"/>
          <w:szCs w:val="24"/>
        </w:rPr>
        <w:t>tumor</w:t>
      </w:r>
      <w:proofErr w:type="spellEnd"/>
      <w:r w:rsidRPr="00E66EA1">
        <w:rPr>
          <w:rFonts w:ascii="Times New Roman" w:hAnsi="Times New Roman" w:cs="Times New Roman"/>
          <w:color w:val="000000" w:themeColor="text1"/>
          <w:sz w:val="24"/>
          <w:szCs w:val="24"/>
        </w:rPr>
        <w:t xml:space="preserve"> growth and invasion, suppressing apoptosis and modulating the expression of genes involved in DNA synthesis, repair and oxidative stres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4/01.3001.0010.5501","ISSN":"1665-2681","PMID":"29080344","abstract":"Bile acids (BAs) regulate the absorption of fat-soluble vitamins, cholesterol and lipids but have also a key role as signaling molecules and in the modulation of epithelial cell proliferation, gene expression and metabolism. These homeostatic pathways, when disrupted, are able to promote local inflammation, systemic metabolic disorders and, ultimately, cancer. The effect of hydrophobic BAs, in particular, can be linked with cancer in several digestive (mainly oesophagus, stomach, liver, pancreas, biliary tract, colon) and extra- digestive organs (i.e. prostate, breast) through a complex series of mechanisms including direct oxidative stress with DNA damage, apoptosis, epigenetic factors regulating gene expression, reduced/increased expression of nuclear receptors (mainly farnesoid X receptor, FXR) and altered composition of gut microbiota, also acting as a common interface between environmental factors (including diet, lifestyle, exposure to toxics) and the molecular events promoting cancerogenesis. Primary prevention strategies (i.e. changes in dietary habits and lifestyle, reduced exposure to environmental toxics) mainly able to modulate gut microbiota and the epigenome, and the therapeutic use of hydrophilic BAs to counterbalance the negative effects of the more hydrophobic BAs might be, in the near future, part of useful tools for cancer prevention and management.","author":[{"dropping-particle":"","family":"Ciaula","given":"Agostino","non-dropping-particle":"Di","parse-names":false,"suffix":""},{"dropping-particle":"","family":"Wang","given":"David Q.H.","non-dropping-particle":"","parse-names":false,"suffix":""},{"dropping-particle":"","family":"Molina","given":"Emilio Molina","non-dropping-particle":"","parse-names":false,"suffix":""},{"dropping-particle":"","family":"Baccetto","given":"Raquel Lunardi","non-dropping-particle":"","parse-names":false,"suffix":""},{"dropping-particle":"","family":"Calamita","given":"Giuseppe","non-dropping-particle":"","parse-names":false,"suffix":""},{"dropping-particle":"","family":"Palmieri","given":"Vincenzo O.","non-dropping-particle":"","parse-names":false,"suffix":""},{"dropping-particle":"","family":"Portincasa","given":"Piero","non-dropping-particle":"","parse-names":false,"suffix":""}],"container-title":"Annals of Hepatology","id":"ITEM-1","issued":{"date-parts":[["2017","11","1"]]},"page":"S87-S105","publisher":"Elsevier","title":"Bile Acids and Cancer: Direct and Environmental-Dependent Effects","type":"article-journal","volume":"16"},"uris":["http://www.mendeley.com/documents/?uuid=199e874e-95e4-3595-8637-57f2d8f57c7f"]},{"id":"ITEM-2","itemData":{"DOI":"10.1016/S0027-5107(01)00195-6","ISSN":"0027-5107","PMID":"11506828","abstract":"Bile acids play a role in colorectal carcinogenesis as evidenced by epidemiological and experimental studies. Some bile acids stimulate growth of normal colonic and adenoma cells, but not of colorectal cancer cells. Moreover, bile acids stimulate invasion of colorectal cancer cells, at least in vitro. One possible mechanism of action is bile acid-induced DNA binding and transactivation of the activator protein-1 (AP-1) by co-operate activation of extracellular signal-regulated kinases (ERKs) and PKC signaling. In the present paper, we review the mechanisms by which bile acids influence carcinogenesis. © 2001 Elsevier Science B.V. All rights reserved.","author":[{"dropping-particle":"","family":"Debruyne","given":"Philip R.","non-dropping-particle":"","parse-names":false,"suffix":""},{"dropping-particle":"","family":"Bruyneel","given":"Erik A.","non-dropping-particle":"","parse-names":false,"suffix":""},{"dropping-particle":"","family":"Li","given":"Xuedong","non-dropping-particle":"","parse-names":false,"suffix":""},{"dropping-particle":"","family":"Zimber","given":"Amazia","non-dropping-particle":"","parse-names":false,"suffix":""},{"dropping-particle":"","family":"Gespach","given":"Christian","non-dropping-particle":"","parse-names":false,"suffix":""},{"dropping-particle":"","family":"Mareel","given":"Marc M.","non-dropping-particle":"","parse-names":false,"suffix":""}],"container-title":"Mutation Research/Fundamental and Molecular Mechanisms of Mutagenesis","id":"ITEM-2","issued":{"date-parts":[["2001","9","1"]]},"page":"359-369","publisher":"Elsevier","title":"The role of bile acids in carcinogenesis","type":"article-journal","volume":"480-481"},"uris":["http://www.mendeley.com/documents/?uuid=9b41d8dd-4dbb-33ab-8280-2642cf49c229"]}],"mendeley":{"formattedCitation":"(Debruyne et al., 2001; Di Ciaula et al., 2017)","manualFormatting":"(Debruyne et al., 2017)","plainTextFormattedCitation":"(Debruyne et al., 2001; Di Ciaula et al., 2017)","previouslyFormattedCitation":"(Debruyne et al., 2001; Di Ciaula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Debruyne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Enzymes such as CYP1A1 and CYP3A preferentially </w:t>
      </w:r>
      <w:proofErr w:type="spellStart"/>
      <w:r w:rsidRPr="00E66EA1">
        <w:rPr>
          <w:rFonts w:ascii="Times New Roman" w:hAnsi="Times New Roman" w:cs="Times New Roman"/>
          <w:color w:val="000000" w:themeColor="text1"/>
          <w:sz w:val="24"/>
          <w:szCs w:val="24"/>
        </w:rPr>
        <w:t>catalyze</w:t>
      </w:r>
      <w:proofErr w:type="spellEnd"/>
      <w:r w:rsidRPr="00E66EA1">
        <w:rPr>
          <w:rFonts w:ascii="Times New Roman" w:hAnsi="Times New Roman" w:cs="Times New Roman"/>
          <w:color w:val="000000" w:themeColor="text1"/>
          <w:sz w:val="24"/>
          <w:szCs w:val="24"/>
        </w:rPr>
        <w:t xml:space="preserve"> hydroxylation at the 2-position of estrogens, while CYP1B1 exclusively </w:t>
      </w:r>
      <w:proofErr w:type="spellStart"/>
      <w:r w:rsidRPr="00E66EA1">
        <w:rPr>
          <w:rFonts w:ascii="Times New Roman" w:hAnsi="Times New Roman" w:cs="Times New Roman"/>
          <w:color w:val="000000" w:themeColor="text1"/>
          <w:sz w:val="24"/>
          <w:szCs w:val="24"/>
        </w:rPr>
        <w:t>catalyzes</w:t>
      </w:r>
      <w:proofErr w:type="spellEnd"/>
      <w:r w:rsidRPr="00E66EA1">
        <w:rPr>
          <w:rFonts w:ascii="Times New Roman" w:hAnsi="Times New Roman" w:cs="Times New Roman"/>
          <w:color w:val="000000" w:themeColor="text1"/>
          <w:sz w:val="24"/>
          <w:szCs w:val="24"/>
        </w:rPr>
        <w:t xml:space="preserve"> hydroxylation at the 4-posi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0169-016-0088-3","ISSN":"2001-1326","PMID":"26979321","abstract":" Estrogens can initiate cancer by reacting with DNA. Specific metabolites of endogenous estrogens, the catechol estrogen‐3,4‐quinones, react with DNA to form depurinating estrogen‐DNA adducts. Loss of these adducts leaves apurinic sites in the DNA, generating mutations that can lead to the initiation of cancer. A variety of endogenous and exogenous factors can disrupt estrogen homeostasis, which is the normal balance between estrogen activating and protective enzymes. In fact, if estrogen metabolism becomes unbalanced and generates excessive catechol estrogen 3,4‐quinones, formation of depurinating estrogen‐DNA adducts increases and the risk of initiating cancer is greater. The levels of depurinating estrogen‐DNA adducts are high in women diagnosed with breast cancer and those at high risk for the disease. High levels of depurinating estrogen‐DNA adducts before the presence of breast cancer indicates that adduct formation is a critical factor in breast cancer initiation. Women with thyroid or ovarian cancer also have high levels of estrogen‐DNA adducts, as do men with prostate cancer or non‐Hodgkin lymphoma. Depurinating estrogen‐DNA adducts are initiators of many prevalent types of human cancer. These findings and other discoveries led to the recognition that reducing the levels of estrogen‐DNA adducts could prevent the initiation of human cancer. The dietary supplements N ‐acetylcysteine and resveratrol inhibit formation of estrogen‐DNA adducts in cultured human breast cells and in women. These results suggest that the two supplements offer an approach to reducing the risk of developing various prevalent types of human cancer. ","author":[{"dropping-particle":"","family":"Cavalieri","given":"Ercole L.","non-dropping-particle":"","parse-names":false,"suffix":""},{"dropping-particle":"","family":"Rogan","given":"Eleanor G.","non-dropping-particle":"","parse-names":false,"suffix":""}],"container-title":"Clinical and translational medicine","id":"ITEM-1","issue":"1","issued":{"date-parts":[["2016","12"]]},"publisher":"Clin Transl Med","title":"Depurinating estrogen-DNA adducts, generators of cancer initiation: their minimization leads to cancer prevention","type":"article-journal","volume":"5"},"uris":["http://www.mendeley.com/documents/?uuid=ec8b071c-c40c-3a8a-8e14-b88ccc253413"]}],"mendeley":{"formattedCitation":"(E. L. Cavalieri &amp; Rogan, 2016)","plainTextFormattedCitation":"(E. L. Cavalieri &amp; Rogan, 2016)","previouslyFormattedCitation":"(E. L. Cavalieri &amp; Rogan,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E.</w:t>
      </w:r>
      <w:r w:rsidR="00AA0352">
        <w:rPr>
          <w:rFonts w:ascii="Times New Roman" w:hAnsi="Times New Roman" w:cs="Times New Roman"/>
          <w:noProof/>
          <w:color w:val="000000" w:themeColor="text1"/>
          <w:sz w:val="24"/>
          <w:szCs w:val="24"/>
        </w:rPr>
        <w:t xml:space="preserve"> </w:t>
      </w:r>
      <w:r w:rsidRPr="00F97E37">
        <w:rPr>
          <w:rFonts w:ascii="Times New Roman" w:hAnsi="Times New Roman" w:cs="Times New Roman"/>
          <w:noProof/>
          <w:color w:val="000000" w:themeColor="text1"/>
          <w:sz w:val="24"/>
          <w:szCs w:val="24"/>
        </w:rPr>
        <w:t>L. Cavalieri &amp; Rogan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ese metabolic processes produce catechol </w:t>
      </w:r>
      <w:proofErr w:type="spellStart"/>
      <w:r w:rsidRPr="00E66EA1">
        <w:rPr>
          <w:rFonts w:ascii="Times New Roman" w:hAnsi="Times New Roman" w:cs="Times New Roman"/>
          <w:color w:val="000000" w:themeColor="text1"/>
          <w:sz w:val="24"/>
          <w:szCs w:val="24"/>
        </w:rPr>
        <w:t>estrogen</w:t>
      </w:r>
      <w:proofErr w:type="spellEnd"/>
      <w:r w:rsidRPr="00E66EA1">
        <w:rPr>
          <w:rFonts w:ascii="Times New Roman" w:hAnsi="Times New Roman" w:cs="Times New Roman"/>
          <w:color w:val="000000" w:themeColor="text1"/>
          <w:sz w:val="24"/>
          <w:szCs w:val="24"/>
        </w:rPr>
        <w:t xml:space="preserve"> </w:t>
      </w:r>
      <w:proofErr w:type="spellStart"/>
      <w:r w:rsidRPr="00E66EA1">
        <w:rPr>
          <w:rFonts w:ascii="Times New Roman" w:hAnsi="Times New Roman" w:cs="Times New Roman"/>
          <w:color w:val="000000" w:themeColor="text1"/>
          <w:sz w:val="24"/>
          <w:szCs w:val="24"/>
        </w:rPr>
        <w:t>quinones</w:t>
      </w:r>
      <w:proofErr w:type="spellEnd"/>
      <w:r w:rsidRPr="00E66EA1">
        <w:rPr>
          <w:rFonts w:ascii="Times New Roman" w:hAnsi="Times New Roman" w:cs="Times New Roman"/>
          <w:color w:val="000000" w:themeColor="text1"/>
          <w:sz w:val="24"/>
          <w:szCs w:val="24"/>
        </w:rPr>
        <w:t xml:space="preserve">, which can react with DNA to form </w:t>
      </w:r>
      <w:proofErr w:type="spellStart"/>
      <w:r w:rsidRPr="00E66EA1">
        <w:rPr>
          <w:rFonts w:ascii="Times New Roman" w:hAnsi="Times New Roman" w:cs="Times New Roman"/>
          <w:color w:val="000000" w:themeColor="text1"/>
          <w:sz w:val="24"/>
          <w:szCs w:val="24"/>
        </w:rPr>
        <w:t>apurinic</w:t>
      </w:r>
      <w:proofErr w:type="spellEnd"/>
      <w:r w:rsidRPr="00E66EA1">
        <w:rPr>
          <w:rFonts w:ascii="Times New Roman" w:hAnsi="Times New Roman" w:cs="Times New Roman"/>
          <w:color w:val="000000" w:themeColor="text1"/>
          <w:sz w:val="24"/>
          <w:szCs w:val="24"/>
        </w:rPr>
        <w:t xml:space="preserve"> sites and </w:t>
      </w:r>
      <w:proofErr w:type="spellStart"/>
      <w:r w:rsidRPr="00E66EA1">
        <w:rPr>
          <w:rFonts w:ascii="Times New Roman" w:hAnsi="Times New Roman" w:cs="Times New Roman"/>
          <w:color w:val="000000" w:themeColor="text1"/>
          <w:sz w:val="24"/>
          <w:szCs w:val="24"/>
        </w:rPr>
        <w:t>depurinating</w:t>
      </w:r>
      <w:proofErr w:type="spellEnd"/>
      <w:r w:rsidRPr="00E66EA1">
        <w:rPr>
          <w:rFonts w:ascii="Times New Roman" w:hAnsi="Times New Roman" w:cs="Times New Roman"/>
          <w:color w:val="000000" w:themeColor="text1"/>
          <w:sz w:val="24"/>
          <w:szCs w:val="24"/>
        </w:rPr>
        <w:t xml:space="preserve"> adduct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BCAN.2006.03.001","ISSN":"0006-3002","PMID":"16675129","abstract":"Exposure to estrogens is associated with increased risk of breast and other types of human cancer. Estrogens are converted to metabolites, particularly the catechol estrogen-3,4-quinones (CE-3,4-Q), that can react with DNA to form depurinating adducts. These adducts are released from DNA to generate apurinic sites. Error-prone base excision repair of this damage may lead to the mutations that can initiate breast, prostate and other types of cancer. The reaction of CE-3,4-Q with DNA forms the depurinating adducts 4-hydroxyestrone(estradiol) [4-OHE1(E2)-1-N3Ade and 4-OHE1(E2)-1-N7Gua. These two adducts constitute more than 99% of the total DNA adducts formed. Increased levels of these quinones and their reaction with DNA occur when estrogen metabolism is unbalanced. Such an imbalance is the result of overexpression of estrogen activating enzymes and/or deficient expression of the deactivating (protective) enzymes. This unbalanced metabolism has been observed in breast biopsy tissue from women with breast cancer, compared to control women. Recently, the depurinating adduct 4-OHE1(E2)-1-N3Ade has been detected in the urine of prostate cancer patients, but not in urine from healthy men. Mutagenesis by CE-3,4-Q has been approached from two different perspectives: one is mutagenic activity in the lacI reporter gene in Fisher 344 rats and the other is study of the reporter Harvey-ras gene in mouse skin and rat mammary gland. A → G and G → A mutations have been observed in the mammary tissue of rats implanted with the CE-3,4-Q precursor, 4-OHE2. Mutations have also been observed in the Harvey-ras gene in mouse skin and rat mammary gland within 6-12 h after treatment with E2-3,4-Q, suggesting that these mutations arise by error-prone base excision repair of the apurinic sites generated by the depurinating adducts. Treatment of MCF-10F cells, which are estrogen receptor-α-negative immortalized human breast epithelial cells, with E2, 4-OHE2 or 2-OHE2 induces their neoplastic transformation in vitro, even in the presence of the antiestrogen ICI-182,780. This suggests that transformation is independent of the estrogen receptor. The transformed cells exhibit specific mutations in several genes. Poorly differentiated adenocarcinomas develop when aggressively transformed MCF-10F cells are selected and injected into severe combined immune depressed (SCID) mice. These results represent the first in vitro/in vivo model of estrogen-induced carcinogenesis in human breast epi…","author":[{"dropping-particle":"","family":"Cavalieri","given":"Ercole","non-dropping-particle":"","parse-names":false,"suffix":""},{"dropping-particle":"","family":"Chakravarti","given":"Dhubajyoti","non-dropping-particle":"","parse-names":false,"suffix":""},{"dropping-particle":"","family":"Guttenplan","given":"Joseph","non-dropping-particle":"","parse-names":false,"suffix":""},{"dropping-particle":"","family":"Hart","given":"Elizabeth","non-dropping-particle":"","parse-names":false,"suffix":""},{"dropping-particle":"","family":"Ingle","given":"James","non-dropping-particle":"","parse-names":false,"suffix":""},{"dropping-particle":"","family":"Jankowiak","given":"Ryszard","non-dropping-particle":"","parse-names":false,"suffix":""},{"dropping-particle":"","family":"Muti","given":"Paola","non-dropping-particle":"","parse-names":false,"suffix":""},{"dropping-particle":"","family":"Rogan","given":"Eleanor","non-dropping-particle":"","parse-names":false,"suffix":""},{"dropping-particle":"","family":"Russo","given":"Jose","non-dropping-particle":"","parse-names":false,"suffix":""},{"dropping-particle":"","family":"Santen","given":"Richard","non-dropping-particle":"","parse-names":false,"suffix":""},{"dropping-particle":"","family":"Sutter","given":"Thomas","non-dropping-particle":"","parse-names":false,"suffix":""}],"container-title":"Biochimica et biophysica acta","id":"ITEM-1","issue":"1","issued":{"date-parts":[["2006","8"]]},"page":"63-78","publisher":"Biochim Biophys Acta","title":"Catechol estrogen quinones as initiators of breast and other human cancers: implications for biomarkers of susceptibility and cancer prevention","type":"article-journal","volume":"1766"},"uris":["http://www.mendeley.com/documents/?uuid=3d3428ea-606f-3588-ac15-3e42dae7f40e"]}],"mendeley":{"formattedCitation":"(E. Cavalieri et al., 2006)","manualFormatting":"(Cavalieri et al., 2006)","plainTextFormattedCitation":"(E. Cavalieri et al., 2006)","previouslyFormattedCitation":"(E. Cavalieri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valieri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 xml:space="preserve">In schistosomiasis and </w:t>
      </w:r>
      <w:proofErr w:type="spellStart"/>
      <w:r w:rsidRPr="00EA7858">
        <w:rPr>
          <w:rFonts w:ascii="Times New Roman" w:hAnsi="Times New Roman" w:cs="Times New Roman"/>
          <w:color w:val="000000" w:themeColor="text1"/>
          <w:sz w:val="24"/>
          <w:szCs w:val="24"/>
        </w:rPr>
        <w:t>opisthorchiasis</w:t>
      </w:r>
      <w:proofErr w:type="spellEnd"/>
      <w:r w:rsidRPr="00EA7858">
        <w:rPr>
          <w:rFonts w:ascii="Times New Roman" w:hAnsi="Times New Roman" w:cs="Times New Roman"/>
          <w:color w:val="000000" w:themeColor="text1"/>
          <w:sz w:val="24"/>
          <w:szCs w:val="24"/>
        </w:rPr>
        <w:t xml:space="preserve">, helminths release biological and chemical stimuli, such as </w:t>
      </w:r>
      <w:proofErr w:type="spellStart"/>
      <w:r w:rsidRPr="00EA7858">
        <w:rPr>
          <w:rFonts w:ascii="Times New Roman" w:hAnsi="Times New Roman" w:cs="Times New Roman"/>
          <w:color w:val="000000" w:themeColor="text1"/>
          <w:sz w:val="24"/>
          <w:szCs w:val="24"/>
        </w:rPr>
        <w:t>oxysterols</w:t>
      </w:r>
      <w:proofErr w:type="spellEnd"/>
      <w:r w:rsidRPr="00EA7858">
        <w:rPr>
          <w:rFonts w:ascii="Times New Roman" w:hAnsi="Times New Roman" w:cs="Times New Roman"/>
          <w:color w:val="000000" w:themeColor="text1"/>
          <w:sz w:val="24"/>
          <w:szCs w:val="24"/>
        </w:rPr>
        <w:t xml:space="preserve"> and catechol estrogens, that interact with host DNA, initiating molecular events leading to carcinogenes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id":"ITEM-2","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2","issue":"2","issued":{"date-parts":[["2015","4","10"]]},"page":"226-232","publisher":"Cancer Lett","title":"Estrogen-like metabolites and DNA-adducts in urogenital schistosomiasis-associated bladder cancer","type":"article-journal","volume":"359"},"uris":["http://www.mendeley.com/documents/?uuid=78e883dd-5c59-34e8-a029-e180e36bd305"]},{"id":"ITEM-3","itemData":{"DOI":"10.1016/J.IJPARA.2012.10.023","ISSN":"1879-0135","PMID":"23260770","abstract":"Chronic infection with the blood fluke, Schistosoma haematobium, is associated with squamous cell carcinoma of the bladder. Previously, it has been shown that soluble extracts of mixed sex adult S. haematobium worms (SWAP) are tumourigenic, both in vitro and in vivo. In addition, oestrogen-related molecules in SWAP of S. haematobium down-regulate oestrogen receptors (ERs) alpha and beta in oestrogen responsive cells. Moreover, schistosome oestrogens occur in sera of persons with schistosomiasis haematobia and repress transcription of ERs in urothelial cells. Given that eggs of S. haematobium are the developmental stage directly responsible for urogenital disease during schistosomiasis haematobia, we suspected that soluble antigens from S. haematobium eggs exhibit similar or more potent tumorigenic capacity. Here we investigated the tumorigenic potential of soluble egg antigens (Sh-SEA) of S. haematobium and the endocrine system in favouring parasitism by schistosomes. The findings confirmed that 6.25. μg/ml of Sh-SEA was enough to stimulate cell proliferation, reduce apoptosis and increase oxidative stress of Sh-SEA-exposed urothelial cells. In addition, genotoxic effects of Sh-SEA on these cells were determined by using alkaline single-cell gel electrophoresis (Comet). Furthermore, Liquid Chromatography Diode Array Detection Electron Spray Ionisation Mass Spectrometry indicated the presence of catechol-oestrogens in S. haematobium SEA. A prospective oestrogen-DNA adduct mediated pathway in S. haematobium egg induced bladder cancer is also discussed. © 2012 Australian Society for Parasitology Inc.","author":[{"dropping-particle":"","family":"Botelho","given":"Mónica C.","non-dropping-particle":"","parse-names":false,"suffix":""},{"dropping-particle":"","family":"Vale","given":"Nuno","non-dropping-particle":"","parse-names":false,"suffix":""},{"dropping-particle":"","family":"Gouveia","given":"Maria João","non-dropping-particle":"","parse-names":false,"suffix":""},{"dropping-particle":"","family":"Rinaldi","given":"Gabriel","non-dropping-particle":"","parse-names":false,"suffix":""},{"dropping-particle":"","family":"Santos","given":"Julio","non-dropping-particle":"","parse-names":false,"suffix":""},{"dropping-particle":"","family":"Santos","given":"Lucio 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International journal for parasitology","id":"ITEM-3","issue":"1","issued":{"date-parts":[["2013","1"]]},"page":"17-26","publisher":"Int J Parasitol","title":"Tumour-like phenotypes in urothelial cells after exposure to antigens from eggs of Schistosoma haematobium: an oestrogen-DNA adducts mediated pathway?","type":"article-journal","volume":"43"},"uris":["http://www.mendeley.com/documents/?uuid=c615754b-ab85-3945-bda3-f2e8eb18b485"]}],"mendeley":{"formattedCitation":"(Botelho et al., 2013; Gouveia et al., 2015; Vale et al., 2013)","manualFormatting":"(Botelho et al., 2013; Gouveia et al., 2015; Vale et al., 2013)","plainTextFormattedCitation":"(Botelho et al., 2013; Gouveia et al., 2015; Vale et al., 2013)","previouslyFormattedCitation":"(Botelho et al., 2013; Gouveia et al., 2015; 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otelho et al. 2013; Gouveia et al. 2015; 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These steroid-like compounds are thought to have co-evolved with host-parasite interactions, though they are primarily produced by trematode parasites for physiological and reproductive purpo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1","issue":"2","issued":{"date-parts":[["2015","4","10"]]},"page":"226-232","publisher":"Cancer Lett","title":"Estrogen-like metabolites and DNA-adducts in urogenital schistosomiasis-associated bladder cancer","type":"article-journal","volume":"359"},"uris":["http://www.mendeley.com/documents/?uuid=78e883dd-5c59-34e8-a029-e180e36bd305"]}],"mendeley":{"formattedCitation":"(Gouveia et al., 2015)","manualFormatting":"(Gouveia et al., 2015)","plainTextFormattedCitation":"(Gouveia et al., 2015)","previouslyFormattedCitation":"(Gouvei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metabolites generated during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xml:space="preserve"> can disrupt host pathways involved in steroid hormone and bile acid metabolism. Given their </w:t>
      </w:r>
      <w:proofErr w:type="spellStart"/>
      <w:r w:rsidRPr="006049DA">
        <w:rPr>
          <w:rFonts w:ascii="Times New Roman" w:hAnsi="Times New Roman" w:cs="Times New Roman"/>
          <w:color w:val="000000" w:themeColor="text1"/>
          <w:sz w:val="24"/>
          <w:szCs w:val="24"/>
        </w:rPr>
        <w:t>genotoxicity</w:t>
      </w:r>
      <w:proofErr w:type="spellEnd"/>
      <w:r w:rsidRPr="006049DA">
        <w:rPr>
          <w:rFonts w:ascii="Times New Roman" w:hAnsi="Times New Roman" w:cs="Times New Roman"/>
          <w:color w:val="000000" w:themeColor="text1"/>
          <w:sz w:val="24"/>
          <w:szCs w:val="24"/>
        </w:rPr>
        <w:t xml:space="preserve"> in other organisms, these compounds are potential </w:t>
      </w:r>
      <w:r>
        <w:rPr>
          <w:rFonts w:ascii="Times New Roman" w:hAnsi="Times New Roman" w:cs="Times New Roman"/>
          <w:color w:val="000000" w:themeColor="text1"/>
          <w:sz w:val="24"/>
          <w:szCs w:val="24"/>
        </w:rPr>
        <w:t>carcinogenic</w:t>
      </w:r>
      <w:r w:rsidRPr="006049DA">
        <w:rPr>
          <w:rFonts w:ascii="Times New Roman" w:hAnsi="Times New Roman" w:cs="Times New Roman"/>
          <w:color w:val="000000" w:themeColor="text1"/>
          <w:sz w:val="24"/>
          <w:szCs w:val="24"/>
        </w:rPr>
        <w:t xml:space="preserve"> initiator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RFMMM.2011.10.009","ISSN":"0027-5107","PMID":"22044627","abstract":"Oxysterols are cholesterol oxidation products that are generated by enzymatic reactions through cytochrome P450 family enzymes or by non-enzymatic reactions involving reactive oxygen and nitrogen species. Oxysterols have been identified in bile in the setting of chronic inflammation, suggesting that biliary epithelial cells are chronically exposed to these compounds in certain clinical settings. We hypothesized that biliary oxysterols resulting from liver fluke infection participate in cholangiocarcinogenesis. Using gas chromatography/mass spectrometry, we identified oxysterols in livers from hamsters infected with Opisthorchis viverrini that develop cholangiocarcinoma. Five oxysterols were found: 7-keto-cholesta-3,5-diene (7KD), 3-keto-cholest-4-ene (3K4), 3-keto-cholest-7-ene (3K7), 3-keto-cholesta-4,6-diene (3KD), and cholestan-3β,5α,6β-triol (Triol). Triol and 3K4 were found at significantly higher levels in the livers of hamsters with O. viverrini-induced cholangiocarcinoma. We therefore investigated the effects of Triol and 3K4 on induction of cholangiocarcinogenesis using an in vitro human cholangiocyte culture model. Triol- and 3K4-treated cells underwent apoptosis. Western blot analysis showed significantly increased levels of Bax and decreased levels of Bcl-2 in these cells. Increased cytochrome c release from mitochondria was found following treatment with Triol and 3K4. Triol and 3K4 also induced formation of the DNA adducts 1,N6-etheno-2'-deoxyadenosine, 3,N4-etheno-2'-deoxycytidine and 8-oxo-7,8-dihydro-2'-deoxyguanosine in cholangiocytes. The data suggest that Triol and 3K4 cause DNA damage via oxidative stress. Chronic liver fluke infection increases production of the oxysterols Triol and 3K4 in the setting of chronic inflammation in the biliary system. These oxysterols induce apoptosis and DNA damage in cholangiocytes. Insufficient and impaired DNA repair of such mutated cells may enhance clonal expansion and further drive the change in cellular phenotype from normal to malignant. © 2011 Elsevier B.V.","author":[{"dropping-particle":"","family":"Jusakul","given":"Apinya","non-dropping-particle":"","parse-names":false,"suffix":""},{"dropping-particle":"","family":"Loilome","given":"Watcharin","non-dropping-particle":"","parse-names":false,"suffix":""},{"dropping-particle":"","family":"Namwat","given":"Nisana","non-dropping-particle":"","parse-names":false,"suffix":""},{"dropping-particle":"","family":"Haigh","given":"W. Geoffrey","non-dropping-particle":"","parse-names":false,"suffix":""},{"dropping-particle":"","family":"Kuver","given":"Rahul","non-dropping-particle":"","parse-names":false,"suffix":""},{"dropping-particle":"","family":"Dechakhamphu","given":"Somkid","non-dropping-particle":"","parse-names":false,"suffix":""},{"dropping-particle":"","family":"Sukontawarin","given":"Pradit","non-dropping-particle":"","parse-names":false,"suffix":""},{"dropping-particle":"","family":"Pinlaor","given":"Somchai","non-dropping-particle":"","parse-names":false,"suffix":""},{"dropping-particle":"","family":"Lee","given":"Sum P.","non-dropping-particle":"","parse-names":false,"suffix":""},{"dropping-particle":"","family":"Yongvanit","given":"Puangrat","non-dropping-particle":"","parse-names":false,"suffix":""}],"container-title":"Mutation research","id":"ITEM-1","issue":"1-2","issued":{"date-parts":[["2012","3","1"]]},"page":"48-57","publisher":"Mutat Res","title":"Liver fluke-induced hepatic oxysterols stimulate DNA damage and apoptosis in cultured human cholangiocytes","type":"article-journal","volume":"731"},"uris":["http://www.mendeley.com/documents/?uuid=0690fafc-70fb-3843-ad90-02024930dea0"]}],"mendeley":{"formattedCitation":"(Jusakul et al., 2012)","manualFormatting":"(Jusakul et al., 2012)","plainTextFormattedCitation":"(Jusakul et al., 2012)","previouslyFormattedCitation":"(Jusakul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Jusakul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901AEE">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lthough direct evidence linking bile acids to DNA damage remains limited, their oxidized derivatives, known as </w:t>
      </w:r>
      <w:proofErr w:type="spellStart"/>
      <w:r w:rsidRPr="006049DA">
        <w:rPr>
          <w:rFonts w:ascii="Times New Roman" w:hAnsi="Times New Roman" w:cs="Times New Roman"/>
          <w:color w:val="000000" w:themeColor="text1"/>
          <w:sz w:val="24"/>
          <w:szCs w:val="24"/>
        </w:rPr>
        <w:t>oxysterols</w:t>
      </w:r>
      <w:proofErr w:type="spellEnd"/>
      <w:r w:rsidRPr="006049DA">
        <w:rPr>
          <w:rFonts w:ascii="Times New Roman" w:hAnsi="Times New Roman" w:cs="Times New Roman"/>
          <w:color w:val="000000" w:themeColor="text1"/>
          <w:sz w:val="24"/>
          <w:szCs w:val="24"/>
        </w:rPr>
        <w:t>, have been implicated in cancers of the pancreas, colon, lung, and breas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id":"ITEM-2","itemData":{"DOI":"10.1186/S13287-016-0439-4","ISSN":"1757-6512","PMID":"27908290","abstract":"Background: Although the unconjugated secondary bile acids, specifically deoxycholic acid (DCA) and lithocholic acid (LCA), are considered to be risk factors for colorectal cancer, the precise mechanism(s) by which they regulate carcinogenesis is poorly understood. We hypothesize that the cytotoxic bile acids may promote stemness in colonic epithelial cells leading to generation of cancer stem cells (CSCs) that play a role in the development and progression of colon cancer. Methods: Normal human colonic epithelial cells (HCoEpiC) were used to study bile acid DCA/LCA-mediated induction of CSCs. The expression of CSC markers was measured by real-time qPCR. Flow cytometry was used to isolate CSCs. T-cell factor/lymphoid-enhancing factor (TCF/LEF) luciferase assay was employed to examine the transcriptional activity of β-catenin. Downregulation of muscarinic 3 receptor (M3R) was achieved through transfection of corresponding siRNA. Results: We found DCA/LCA to induce CSCs in normal human colonic epithelial cells, as evidenced by the increased proportion of CSCs, elevated levels of several CSC markers, as well as a number of epithelial-mesenchymal transition markers together with increased colonosphere formation, drug exclusion, ABCB1 and ABCG2 expression, and induction of M3R, p-EGFR, matrix metallopeptidases, and c-Myc. Inhibition of M3R signaling greatly suppressed DCA/LCA induction of the CSC marker ALDHA1 and also c-Myc mRNA expression as well as transcriptional activation of TCF/LEF. Conclusions: Our results suggest that bile acids, specifically DCA and LCA, induce cancer stemness in colonic epithelial cells by modulating M3R and Wnt/β-catenin signaling and thus could be considered promoters of colon cancer.","author":[{"dropping-particle":"","family":"Farhana","given":"Lulu","non-dropping-particle":"","parse-names":false,"suffix":""},{"dropping-particle":"","family":"Nangia-Makker","given":"Pratima","non-dropping-particle":"","parse-names":false,"suffix":""},{"dropping-particle":"","family":"Arbit","given":"Evan","non-dropping-particle":"","parse-names":false,"suffix":""},{"dropping-particle":"","family":"Shango","given":"Kathren","non-dropping-particle":"","parse-names":false,"suffix":""},{"dropping-particle":"","family":"Sarkar","given":"Sarah","non-dropping-particle":"","parse-names":false,"suffix":""},{"dropping-particle":"","family":"Mahmud","given":"Hamidah","non-dropping-particle":"","parse-names":false,"suffix":""},{"dropping-particle":"","family":"Hadden","given":"Timothy","non-dropping-particle":"","parse-names":false,"suffix":""},{"dropping-particle":"","family":"Yu","given":"Yingjie","non-dropping-particle":"","parse-names":false,"suffix":""},{"dropping-particle":"","family":"Majumdar","given":"Adhip P.N.","non-dropping-particle":"","parse-names":false,"suffix":""}],"container-title":"Stem cell research &amp; therapy","id":"ITEM-2","issue":"1","issued":{"date-parts":[["2016","12","1"]]},"publisher":"Stem Cell Res Ther","title":"Bile acid: a potential inducer of colon cancer stem cells","type":"article-journal","volume":"7"},"uris":["http://www.mendeley.com/documents/?uuid=7905c0d2-70f5-3dfa-bb68-6966aa2dbf6d"]}],"mendeley":{"formattedCitation":"(Brindley et al., 2015a; Farhana et al., 2016)","manualFormatting":"(Brindley et al., 2015; Farhana et al., 2016)","plainTextFormattedCitation":"(Brindley et al., 2015a; Farhana et al., 2016)","previouslyFormattedCitation":"(Brindley et al., 2015a; Farhana et al.,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 Farhana et al.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xml:space="preserve">, for example, is associated with elevated levels of </w:t>
      </w:r>
      <w:proofErr w:type="spellStart"/>
      <w:r w:rsidRPr="006049DA">
        <w:rPr>
          <w:rFonts w:ascii="Times New Roman" w:hAnsi="Times New Roman" w:cs="Times New Roman"/>
          <w:color w:val="000000" w:themeColor="text1"/>
          <w:sz w:val="24"/>
          <w:szCs w:val="24"/>
        </w:rPr>
        <w:t>deoxycholic</w:t>
      </w:r>
      <w:proofErr w:type="spellEnd"/>
      <w:r w:rsidRPr="006049DA">
        <w:rPr>
          <w:rFonts w:ascii="Times New Roman" w:hAnsi="Times New Roman" w:cs="Times New Roman"/>
          <w:color w:val="000000" w:themeColor="text1"/>
          <w:sz w:val="24"/>
          <w:szCs w:val="24"/>
        </w:rPr>
        <w:t xml:space="preserve"> acid, a potent promoter of </w:t>
      </w:r>
      <w:proofErr w:type="spellStart"/>
      <w:r w:rsidRPr="006049DA">
        <w:rPr>
          <w:rFonts w:ascii="Times New Roman" w:hAnsi="Times New Roman" w:cs="Times New Roman"/>
          <w:color w:val="000000" w:themeColor="text1"/>
          <w:sz w:val="24"/>
          <w:szCs w:val="24"/>
        </w:rPr>
        <w:t>cholangiocarcinogenesis</w:t>
      </w:r>
      <w:proofErr w:type="spellEnd"/>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mendeley":{"formattedCitation":"(Vale et al., 2013)","manualFormatting":"(Vale et al., 2013)","plainTextFormattedCitation":"(Vale et al., 2013)","previouslyFormattedCitation":"(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4833575C" w14:textId="77777777"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 xml:space="preserve">Free Radicals and </w:t>
      </w:r>
      <w:proofErr w:type="spellStart"/>
      <w:r w:rsidRPr="001C5375">
        <w:rPr>
          <w:rFonts w:ascii="Times New Roman" w:hAnsi="Times New Roman" w:cs="Times New Roman"/>
          <w:b/>
          <w:bCs/>
          <w:color w:val="000000" w:themeColor="text1"/>
          <w:sz w:val="24"/>
          <w:szCs w:val="24"/>
        </w:rPr>
        <w:t>Genotoxicity</w:t>
      </w:r>
      <w:proofErr w:type="spellEnd"/>
    </w:p>
    <w:p w14:paraId="2DEA7A53" w14:textId="768E3347"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lastRenderedPageBreak/>
        <w:t>Helminths lay eggs that become embedded in host tissue walls, causing fibrosis, chronic inflammation and, in some cases, metaplasia</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ad375e0b-28d6-30fe-aa73-8c63f91dc8d6"]}],"mendeley":{"formattedCitation":"(Wakelin, 1996)","plainTextFormattedCitation":"(Wakelin, 1996)","previouslyFormattedCitation":"(Wakelin, 199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Wakelin 199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inflamed areas are infiltrated by innate immune cells that produce reactive oxygen species (ROS) and reactive nitrogen species (RNS)—known mediators of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progression due to their role in promoting cellular proliferation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reactive species have mutagenic and </w:t>
      </w:r>
      <w:proofErr w:type="spellStart"/>
      <w:r w:rsidRPr="006049DA">
        <w:rPr>
          <w:rFonts w:ascii="Times New Roman" w:hAnsi="Times New Roman" w:cs="Times New Roman"/>
          <w:color w:val="000000" w:themeColor="text1"/>
          <w:sz w:val="24"/>
          <w:szCs w:val="24"/>
        </w:rPr>
        <w:t>genotoxic</w:t>
      </w:r>
      <w:proofErr w:type="spellEnd"/>
      <w:r w:rsidRPr="006049DA">
        <w:rPr>
          <w:rFonts w:ascii="Times New Roman" w:hAnsi="Times New Roman" w:cs="Times New Roman"/>
          <w:color w:val="000000" w:themeColor="text1"/>
          <w:sz w:val="24"/>
          <w:szCs w:val="24"/>
        </w:rPr>
        <w:t xml:space="preserve"> effects, damaging DNA, RNA, enzymes and proteins, ultimately contributing to carcinogene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 significant increase in 8-hydroxy-2'-deoxyguanosine (8-OHdG), a biomarker of oxidative stress-induced DNA damage, has been observed in the bladder cells of </w:t>
      </w:r>
      <w:r w:rsidRPr="006049DA">
        <w:rPr>
          <w:rFonts w:ascii="Times New Roman" w:hAnsi="Times New Roman" w:cs="Times New Roman"/>
          <w:i/>
          <w:iCs/>
          <w:color w:val="000000" w:themeColor="text1"/>
          <w:sz w:val="24"/>
          <w:szCs w:val="24"/>
        </w:rPr>
        <w:t>Schistosoma</w:t>
      </w:r>
      <w:r w:rsidRPr="006049DA">
        <w:rPr>
          <w:rFonts w:ascii="Times New Roman" w:hAnsi="Times New Roman" w:cs="Times New Roman"/>
          <w:color w:val="000000" w:themeColor="text1"/>
          <w:sz w:val="24"/>
          <w:szCs w:val="24"/>
        </w:rPr>
        <w:t xml:space="preserve">-infected hosts, indicating compromised </w:t>
      </w:r>
      <w:proofErr w:type="spellStart"/>
      <w:r w:rsidRPr="006049DA">
        <w:rPr>
          <w:rFonts w:ascii="Times New Roman" w:hAnsi="Times New Roman" w:cs="Times New Roman"/>
          <w:color w:val="000000" w:themeColor="text1"/>
          <w:sz w:val="24"/>
          <w:szCs w:val="24"/>
        </w:rPr>
        <w:t>immunopathological</w:t>
      </w:r>
      <w:proofErr w:type="spellEnd"/>
      <w:r w:rsidRPr="006049DA">
        <w:rPr>
          <w:rFonts w:ascii="Times New Roman" w:hAnsi="Times New Roman" w:cs="Times New Roman"/>
          <w:color w:val="000000" w:themeColor="text1"/>
          <w:sz w:val="24"/>
          <w:szCs w:val="24"/>
        </w:rPr>
        <w:t xml:space="preserve"> control mechanism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1","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Schulpis et al., 2006)","manualFormatting":"(Schulpis et al., 2006)","plainTextFormattedCitation":"(Schulpis et al., 2006)","previouslyFormattedCitation":"(Schulpis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Schulpis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In schistosomiasis, </w:t>
      </w:r>
      <w:proofErr w:type="spellStart"/>
      <w:r w:rsidRPr="006049DA">
        <w:rPr>
          <w:rFonts w:ascii="Times New Roman" w:hAnsi="Times New Roman" w:cs="Times New Roman"/>
          <w:color w:val="000000" w:themeColor="text1"/>
          <w:sz w:val="24"/>
          <w:szCs w:val="24"/>
        </w:rPr>
        <w:t>eosinophils</w:t>
      </w:r>
      <w:proofErr w:type="spellEnd"/>
      <w:r w:rsidRPr="006049DA">
        <w:rPr>
          <w:rFonts w:ascii="Times New Roman" w:hAnsi="Times New Roman" w:cs="Times New Roman"/>
          <w:color w:val="000000" w:themeColor="text1"/>
          <w:sz w:val="24"/>
          <w:szCs w:val="24"/>
        </w:rPr>
        <w:t xml:space="preserve"> generated during chronic inflammation are a major source of ROS, reinforcing the link between oxidative stress and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developmen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manualFormatting":"(Benamrouz et al., 2012)","plainTextFormattedCitation":"(Benamrouz et al., 2012)","previouslyFormattedCitation":"(Benamrouz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namrouz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Furthermore, the overexpression of DNA repair genes such as </w:t>
      </w:r>
      <w:proofErr w:type="spellStart"/>
      <w:r w:rsidRPr="006049DA">
        <w:rPr>
          <w:rFonts w:ascii="Times New Roman" w:hAnsi="Times New Roman" w:cs="Times New Roman"/>
          <w:color w:val="000000" w:themeColor="text1"/>
          <w:sz w:val="24"/>
          <w:szCs w:val="24"/>
        </w:rPr>
        <w:t>apurinic</w:t>
      </w:r>
      <w:proofErr w:type="spellEnd"/>
      <w:r w:rsidRPr="006049DA">
        <w:rPr>
          <w:rFonts w:ascii="Times New Roman" w:hAnsi="Times New Roman" w:cs="Times New Roman"/>
          <w:color w:val="000000" w:themeColor="text1"/>
          <w:sz w:val="24"/>
          <w:szCs w:val="24"/>
        </w:rPr>
        <w:t>/</w:t>
      </w:r>
      <w:proofErr w:type="spellStart"/>
      <w:r w:rsidRPr="006049DA">
        <w:rPr>
          <w:rFonts w:ascii="Times New Roman" w:hAnsi="Times New Roman" w:cs="Times New Roman"/>
          <w:color w:val="000000" w:themeColor="text1"/>
          <w:sz w:val="24"/>
          <w:szCs w:val="24"/>
        </w:rPr>
        <w:t>apyrimidinic</w:t>
      </w:r>
      <w:proofErr w:type="spellEnd"/>
      <w:r w:rsidRPr="006049DA">
        <w:rPr>
          <w:rFonts w:ascii="Times New Roman" w:hAnsi="Times New Roman" w:cs="Times New Roman"/>
          <w:color w:val="000000" w:themeColor="text1"/>
          <w:sz w:val="24"/>
          <w:szCs w:val="24"/>
        </w:rPr>
        <w:t xml:space="preserve"> endonuclease and 8-oxoguanine-DNA-glycosylase has been associated with carcinogenesis in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plainTextFormattedCitation":"(Benamrouz et al., 2012)","previouslyFormattedCitation":"(Benamrouz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49DA">
        <w:rPr>
          <w:rFonts w:ascii="Times New Roman" w:hAnsi="Times New Roman" w:cs="Times New Roman"/>
          <w:noProof/>
          <w:color w:val="000000" w:themeColor="text1"/>
          <w:sz w:val="24"/>
          <w:szCs w:val="24"/>
        </w:rPr>
        <w:t>(Benamrouz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DNA single-strand breaks induced by ROS and RNS generated during </w:t>
      </w:r>
      <w:proofErr w:type="spellStart"/>
      <w:r w:rsidRPr="006049DA">
        <w:rPr>
          <w:rFonts w:ascii="Times New Roman" w:hAnsi="Times New Roman" w:cs="Times New Roman"/>
          <w:color w:val="000000" w:themeColor="text1"/>
          <w:sz w:val="24"/>
          <w:szCs w:val="24"/>
        </w:rPr>
        <w:t>helminth</w:t>
      </w:r>
      <w:proofErr w:type="spellEnd"/>
      <w:r w:rsidRPr="006049DA">
        <w:rPr>
          <w:rFonts w:ascii="Times New Roman" w:hAnsi="Times New Roman" w:cs="Times New Roman"/>
          <w:color w:val="000000" w:themeColor="text1"/>
          <w:sz w:val="24"/>
          <w:szCs w:val="24"/>
        </w:rPr>
        <w:t>-induced inflammation have been directly linked to cancer development (</w:t>
      </w:r>
      <w:r w:rsidRPr="006049DA">
        <w:rPr>
          <w:rFonts w:ascii="Times New Roman" w:hAnsi="Times New Roman" w:cs="Times New Roman"/>
          <w:b/>
          <w:bCs/>
          <w:color w:val="000000" w:themeColor="text1"/>
          <w:sz w:val="24"/>
          <w:szCs w:val="24"/>
        </w:rPr>
        <w:t>Fig. 2</w:t>
      </w:r>
      <w:r w:rsidRPr="006049DA">
        <w:rPr>
          <w:rFonts w:ascii="Times New Roman" w:hAnsi="Times New Roman" w:cs="Times New Roman"/>
          <w:color w:val="000000" w:themeColor="text1"/>
          <w:sz w:val="24"/>
          <w:szCs w:val="24"/>
        </w:rPr>
        <w:t>).</w:t>
      </w:r>
    </w:p>
    <w:p w14:paraId="6B7E4FA9" w14:textId="77777777" w:rsidR="00590D85" w:rsidRDefault="00590D85" w:rsidP="00590D85">
      <w:pPr>
        <w:spacing w:line="480" w:lineRule="auto"/>
        <w:jc w:val="both"/>
        <w:rPr>
          <w:rFonts w:ascii="Times New Roman" w:hAnsi="Times New Roman" w:cs="Times New Roman"/>
          <w:color w:val="000000" w:themeColor="text1"/>
          <w:sz w:val="24"/>
          <w:szCs w:val="24"/>
        </w:rPr>
      </w:pPr>
    </w:p>
    <w:p w14:paraId="67C2F5E3"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noProof/>
          <w:color w:val="000000" w:themeColor="text1"/>
          <w:lang w:val="en-GB" w:eastAsia="en-GB"/>
        </w:rPr>
        <w:lastRenderedPageBreak/>
        <w:drawing>
          <wp:inline distT="0" distB="0" distL="0" distR="0" wp14:anchorId="23A47263" wp14:editId="76C5075E">
            <wp:extent cx="5756275" cy="3435927"/>
            <wp:effectExtent l="0" t="0" r="0" b="0"/>
            <wp:docPr id="462309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5606"/>
                    <a:stretch/>
                  </pic:blipFill>
                  <pic:spPr bwMode="auto">
                    <a:xfrm>
                      <a:off x="0" y="0"/>
                      <a:ext cx="5767872" cy="3442849"/>
                    </a:xfrm>
                    <a:prstGeom prst="rect">
                      <a:avLst/>
                    </a:prstGeom>
                    <a:noFill/>
                    <a:ln>
                      <a:noFill/>
                    </a:ln>
                    <a:extLst>
                      <a:ext uri="{53640926-AAD7-44D8-BBD7-CCE9431645EC}">
                        <a14:shadowObscured xmlns:a14="http://schemas.microsoft.com/office/drawing/2010/main"/>
                      </a:ext>
                    </a:extLst>
                  </pic:spPr>
                </pic:pic>
              </a:graphicData>
            </a:graphic>
          </wp:inline>
        </w:drawing>
      </w:r>
    </w:p>
    <w:p w14:paraId="3D5FEA18"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 xml:space="preserve">Fig. 2 </w:t>
      </w:r>
      <w:r w:rsidRPr="00AD0E1F">
        <w:rPr>
          <w:rFonts w:ascii="Times New Roman" w:hAnsi="Times New Roman" w:cs="Times New Roman"/>
          <w:color w:val="000000" w:themeColor="text1"/>
          <w:sz w:val="24"/>
          <w:szCs w:val="24"/>
        </w:rPr>
        <w:t xml:space="preserve">Chronic inflammation serves as the central mechanism of </w:t>
      </w:r>
      <w:proofErr w:type="spellStart"/>
      <w:r w:rsidRPr="00AD0E1F">
        <w:rPr>
          <w:rFonts w:ascii="Times New Roman" w:hAnsi="Times New Roman" w:cs="Times New Roman"/>
          <w:color w:val="000000" w:themeColor="text1"/>
          <w:sz w:val="24"/>
          <w:szCs w:val="24"/>
        </w:rPr>
        <w:t>helminth</w:t>
      </w:r>
      <w:proofErr w:type="spellEnd"/>
      <w:r w:rsidRPr="00AD0E1F">
        <w:rPr>
          <w:rFonts w:ascii="Times New Roman" w:hAnsi="Times New Roman" w:cs="Times New Roman"/>
          <w:color w:val="000000" w:themeColor="text1"/>
          <w:sz w:val="24"/>
          <w:szCs w:val="24"/>
        </w:rPr>
        <w:t>-induced carcinogenesis by driving cytokine production, DNA damage, immune imbalance, oxidative stress, and genetic instability.</w:t>
      </w:r>
    </w:p>
    <w:p w14:paraId="60257652" w14:textId="70539A78"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associated with human cancers—</w:t>
      </w:r>
      <w:proofErr w:type="spellStart"/>
      <w:r w:rsidRPr="006049DA">
        <w:rPr>
          <w:rFonts w:ascii="Times New Roman" w:hAnsi="Times New Roman" w:cs="Times New Roman"/>
          <w:i/>
          <w:iCs/>
          <w:color w:val="000000" w:themeColor="text1"/>
          <w:sz w:val="24"/>
          <w:szCs w:val="24"/>
        </w:rPr>
        <w:t>Opisthorchis</w:t>
      </w:r>
      <w:proofErr w:type="spellEnd"/>
      <w:r w:rsidRPr="006049DA">
        <w:rPr>
          <w:rFonts w:ascii="Times New Roman" w:hAnsi="Times New Roman" w:cs="Times New Roman"/>
          <w:i/>
          <w:iCs/>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viverrini</w:t>
      </w:r>
      <w:proofErr w:type="spellEnd"/>
      <w:r w:rsidRPr="006049DA">
        <w:rPr>
          <w:rFonts w:ascii="Times New Roman" w:hAnsi="Times New Roman" w:cs="Times New Roman"/>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Opisthorchis</w:t>
      </w:r>
      <w:proofErr w:type="spellEnd"/>
      <w:r w:rsidRPr="006049DA">
        <w:rPr>
          <w:rFonts w:ascii="Times New Roman" w:hAnsi="Times New Roman" w:cs="Times New Roman"/>
          <w:i/>
          <w:iCs/>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felineus</w:t>
      </w:r>
      <w:proofErr w:type="spellEnd"/>
      <w:r w:rsidRPr="006049DA">
        <w:rPr>
          <w:rFonts w:ascii="Times New Roman" w:hAnsi="Times New Roman" w:cs="Times New Roman"/>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Clonorchis</w:t>
      </w:r>
      <w:proofErr w:type="spellEnd"/>
      <w:r w:rsidRPr="006049DA">
        <w:rPr>
          <w:rFonts w:ascii="Times New Roman" w:hAnsi="Times New Roman" w:cs="Times New Roman"/>
          <w:i/>
          <w:iCs/>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sinensis</w:t>
      </w:r>
      <w:proofErr w:type="spellEnd"/>
      <w:r w:rsidRPr="006049DA">
        <w:rPr>
          <w:rFonts w:ascii="Times New Roman" w:hAnsi="Times New Roman" w:cs="Times New Roman"/>
          <w:color w:val="000000" w:themeColor="text1"/>
          <w:sz w:val="24"/>
          <w:szCs w:val="24"/>
        </w:rPr>
        <w:t xml:space="preserve">, and </w:t>
      </w:r>
      <w:proofErr w:type="spellStart"/>
      <w:r w:rsidRPr="006049DA">
        <w:rPr>
          <w:rFonts w:ascii="Times New Roman" w:hAnsi="Times New Roman" w:cs="Times New Roman"/>
          <w:i/>
          <w:iCs/>
          <w:color w:val="000000" w:themeColor="text1"/>
          <w:sz w:val="24"/>
          <w:szCs w:val="24"/>
        </w:rPr>
        <w:t>Taenia</w:t>
      </w:r>
      <w:proofErr w:type="spellEnd"/>
      <w:r w:rsidRPr="006049DA">
        <w:rPr>
          <w:rFonts w:ascii="Times New Roman" w:hAnsi="Times New Roman" w:cs="Times New Roman"/>
          <w:i/>
          <w:iCs/>
          <w:color w:val="000000" w:themeColor="text1"/>
          <w:sz w:val="24"/>
          <w:szCs w:val="24"/>
        </w:rPr>
        <w:t xml:space="preserve"> </w:t>
      </w:r>
      <w:proofErr w:type="spellStart"/>
      <w:r w:rsidRPr="006049DA">
        <w:rPr>
          <w:rFonts w:ascii="Times New Roman" w:hAnsi="Times New Roman" w:cs="Times New Roman"/>
          <w:i/>
          <w:iCs/>
          <w:color w:val="000000" w:themeColor="text1"/>
          <w:sz w:val="24"/>
          <w:szCs w:val="24"/>
        </w:rPr>
        <w:t>solium</w:t>
      </w:r>
      <w:proofErr w:type="spellEnd"/>
      <w:r w:rsidRPr="006049DA">
        <w:rPr>
          <w:rFonts w:ascii="Times New Roman" w:hAnsi="Times New Roman" w:cs="Times New Roman"/>
          <w:color w:val="000000" w:themeColor="text1"/>
          <w:sz w:val="24"/>
          <w:szCs w:val="24"/>
        </w:rPr>
        <w:t xml:space="preserve">—are known to release RNS, particularly nitric oxide (NO), a potent </w:t>
      </w:r>
      <w:proofErr w:type="spellStart"/>
      <w:r w:rsidRPr="006049DA">
        <w:rPr>
          <w:rFonts w:ascii="Times New Roman" w:hAnsi="Times New Roman" w:cs="Times New Roman"/>
          <w:color w:val="000000" w:themeColor="text1"/>
          <w:sz w:val="24"/>
          <w:szCs w:val="24"/>
        </w:rPr>
        <w:t>genotoxic</w:t>
      </w:r>
      <w:proofErr w:type="spellEnd"/>
      <w:r w:rsidRPr="006049DA">
        <w:rPr>
          <w:rFonts w:ascii="Times New Roman" w:hAnsi="Times New Roman" w:cs="Times New Roman"/>
          <w:color w:val="000000" w:themeColor="text1"/>
          <w:sz w:val="24"/>
          <w:szCs w:val="24"/>
        </w:rPr>
        <w:t xml:space="preserve"> agent that induces DNA damag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mendeley":{"formattedCitation":"(Brindley et al., 2015a)","manualFormatting":"(Brindley et al., 2015)","plainTextFormattedCitation":"(Brindley et al., 2015a)","previouslyFormattedCitation":"(Brindley et al., 2015a)"},"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progression of </w:t>
      </w:r>
      <w:proofErr w:type="spellStart"/>
      <w:r w:rsidRPr="006049DA">
        <w:rPr>
          <w:rFonts w:ascii="Times New Roman" w:hAnsi="Times New Roman" w:cs="Times New Roman"/>
          <w:color w:val="000000" w:themeColor="text1"/>
          <w:sz w:val="24"/>
          <w:szCs w:val="24"/>
        </w:rPr>
        <w:t>helminth</w:t>
      </w:r>
      <w:proofErr w:type="spellEnd"/>
      <w:r w:rsidRPr="006049DA">
        <w:rPr>
          <w:rFonts w:ascii="Times New Roman" w:hAnsi="Times New Roman" w:cs="Times New Roman"/>
          <w:color w:val="000000" w:themeColor="text1"/>
          <w:sz w:val="24"/>
          <w:szCs w:val="24"/>
        </w:rPr>
        <w:t xml:space="preserve">-induced cancers involves physiological, cellular and molecular alterations, including </w:t>
      </w:r>
      <w:proofErr w:type="spellStart"/>
      <w:r w:rsidRPr="006049DA">
        <w:rPr>
          <w:rFonts w:ascii="Times New Roman" w:hAnsi="Times New Roman" w:cs="Times New Roman"/>
          <w:color w:val="000000" w:themeColor="text1"/>
          <w:sz w:val="24"/>
          <w:szCs w:val="24"/>
        </w:rPr>
        <w:t>genotoxic</w:t>
      </w:r>
      <w:proofErr w:type="spellEnd"/>
      <w:r w:rsidRPr="006049DA">
        <w:rPr>
          <w:rFonts w:ascii="Times New Roman" w:hAnsi="Times New Roman" w:cs="Times New Roman"/>
          <w:color w:val="000000" w:themeColor="text1"/>
          <w:sz w:val="24"/>
          <w:szCs w:val="24"/>
        </w:rPr>
        <w:t xml:space="preserve"> changes, DNA strand breaks, mutations, chromosomal abnormalities and other genetic modification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2041050","ISSN":"20726694","PMID":"32340362","abstract":"DNA damage is well recognized as a critical factor in cancer development and progression. DNA lesions create an abnormal nucleotide or nucleotide fragment, causing a break in one or both chains of the DNA strand. When DNA damage occurs, the possibility of generated mutations increases. Genomic instability is one of the most important factors that lead to cancer development. DNA repair pathways perform the essential role of correcting the DNA lesions that occur from DNA damaging agents or carcinogens, thus maintaining genomic stability. Inefficient DNA repair is a critical driving force behind cancer establishment, progression and evolution. A thorough understanding of DNA repair mechanisms in cancer will allow for better therapeutic intervention. In this review we will discuss the relationship between DNA damage/repair mechanisms and cancer, and how we can target these pathways.","author":[{"dropping-particle":"","family":"Alhmoud","given":"Jehad F.","non-dropping-particle":"","parse-names":false,"suffix":""},{"dropping-particle":"","family":"Woolley","given":"John F.","non-dropping-particle":"","parse-names":false,"suffix":""},{"dropping-particle":"","family":"Moustafa","given":"Ala Eddin","non-dropping-particle":"Al","parse-names":false,"suffix":""},{"dropping-particle":"","family":"Malki","given":"Mohammed Imad","non-dropping-particle":"","parse-names":false,"suffix":""}],"container-title":"Cancers","id":"ITEM-1","issue":"4","issued":{"date-parts":[["2020","4","1"]]},"page":"1050","publisher":"MDPI AG","title":"DNA Damage/Repair Management in Cancers","type":"article-journal","volume":"12"},"uris":["http://www.mendeley.com/documents/?uuid=1492d687-e93d-3da5-bcf2-d1a091914743"]}],"mendeley":{"formattedCitation":"(Alhmoud et al., 2020)","manualFormatting":"(Alhmoud et al., 2020)","plainTextFormattedCitation":"(Alhmoud et al., 2020)","previouslyFormattedCitation":"(Alhmoud et al.,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lhmoud et al.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297072">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Recent studies emphasize the growing global health impact of </w:t>
      </w:r>
      <w:proofErr w:type="spellStart"/>
      <w:r w:rsidRPr="006049DA">
        <w:rPr>
          <w:rFonts w:ascii="Times New Roman" w:hAnsi="Times New Roman" w:cs="Times New Roman"/>
          <w:color w:val="000000" w:themeColor="text1"/>
          <w:sz w:val="24"/>
          <w:szCs w:val="24"/>
        </w:rPr>
        <w:t>helminth</w:t>
      </w:r>
      <w:proofErr w:type="spellEnd"/>
      <w:r w:rsidRPr="006049DA">
        <w:rPr>
          <w:rFonts w:ascii="Times New Roman" w:hAnsi="Times New Roman" w:cs="Times New Roman"/>
          <w:color w:val="000000" w:themeColor="text1"/>
          <w:sz w:val="24"/>
          <w:szCs w:val="24"/>
        </w:rPr>
        <w:t>-induced carcinogenesis and the urgent need for targeted public health strategies and molecular interventio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3008880802325309","ISSN":"0300-8886","PMID":"18815920","abstract":"This article reviews the literature regarding the possible correlation between infection and occurrence of bladder cancer. The PubMed literature database was searched from inception to January 2008. Keywords of bladder, cancer, parasitic, bacterial, viral and infection, were used. Forty studies were included in the review. Several investigators support the idea that schistosomiasis is aetiologically related to the development of bladder cancer in individuals infected with Schistosoma haematobium. Approximately 70% of those with chronic schistosomiasis who have bladder cancer develop squamous cell rather than transitional cell carcinoma. Several investigators suggest that bacteria may play a role in inducing bladder cancer. Clinically, researchers have linked the development of infection, urinary stones and indwelling catheters with bladder cancer. Nevertheless, to date, no prospective study has examined the association between urinary tract infection and bladder cancer risk. The possibility that infection by human papilloma virus (HPV) is a risk factor contributing to bladder cancer has been investigated but no definite conclusions have been drawn. Thus, the debate remains open as to whether there is any direct link between chronic HPV infection and bladder cancer. Only 15 cases of vesical carcinoma have been reported, to date, in the setting of human immunodeficiency virus (HIV). The rare occurrence of bladder cancer during HIV infection and the lack of correlation with the laboratory markers of HIV disease progression may suggest a trivial association between two unrelated disorders. BK virus is oncogenic in newborn hamsters and can transfer to mammalian cells in vitro, but there is little consistent evidence of a link with human bladder cancer. Studies showed no correlation between herpes simplex virus (HSV) and bladder cancer, but bladder cancer becomes infected with HSV much more easily than non-neoplastic urothelium. In conclusion, with the exception of chronic infection with S. haematobium, the association between the occurrence of bladder cancer and chronic bacterial or viral infections could not be confirmed. Prospective studies with large numbers of patients and controls are required to confirm this issue. © 2008 Informa UK Ltd. (Informa Healthcare, Taylor &amp; Francis AS).","author":[{"dropping-particle":"","family":"Abol-Enein","given":"Hassan","non-dropping-particle":"","parse-names":false,"suffix":""}],"container-title":"Scandinavian journal of urology and nephrology. Supplementum","id":"ITEM-1","issue":"218","issued":{"date-parts":[["2008"]]},"page":"79-84","publisher":"Scand J Urol Nephrol Suppl","title":"Infection: is it a cause of bladder cancer?","type":"article-journal","volume":"42"},"uris":["http://www.mendeley.com/documents/?uuid=70b73a0e-2228-3cff-b8e8-6c9445242c94"]}],"mendeley":{"formattedCitation":"(Abol-Enein, 2008)","plainTextFormattedCitation":"(Abol-Enein, 2008)","previouslyFormattedCitation":"(Abol-Enein, 200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bol-Enein 200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50D9079E" w14:textId="77777777" w:rsidR="00F556BD" w:rsidRPr="00590D85" w:rsidRDefault="00CB4DFE" w:rsidP="00B96FD5">
      <w:pPr>
        <w:spacing w:after="0" w:line="480" w:lineRule="auto"/>
        <w:jc w:val="both"/>
        <w:rPr>
          <w:rFonts w:ascii="Times New Roman" w:hAnsi="Times New Roman" w:cs="Times New Roman"/>
          <w:b/>
          <w:bCs/>
          <w:color w:val="000000" w:themeColor="text1"/>
          <w:sz w:val="24"/>
          <w:szCs w:val="24"/>
        </w:rPr>
      </w:pPr>
      <w:r w:rsidRPr="00590D85">
        <w:rPr>
          <w:rFonts w:ascii="Times New Roman" w:hAnsi="Times New Roman" w:cs="Times New Roman"/>
          <w:b/>
          <w:bCs/>
          <w:color w:val="000000" w:themeColor="text1"/>
          <w:sz w:val="24"/>
          <w:szCs w:val="24"/>
        </w:rPr>
        <w:t xml:space="preserve">Inhibitory Effects on </w:t>
      </w:r>
      <w:proofErr w:type="spellStart"/>
      <w:r w:rsidRPr="00590D85">
        <w:rPr>
          <w:rFonts w:ascii="Times New Roman" w:hAnsi="Times New Roman" w:cs="Times New Roman"/>
          <w:b/>
          <w:bCs/>
          <w:color w:val="000000" w:themeColor="text1"/>
          <w:sz w:val="24"/>
          <w:szCs w:val="24"/>
        </w:rPr>
        <w:t>Tumorigenesis</w:t>
      </w:r>
      <w:proofErr w:type="spellEnd"/>
    </w:p>
    <w:p w14:paraId="63D4B769" w14:textId="7686700B" w:rsidR="00CB4DFE" w:rsidRPr="006C231D" w:rsidRDefault="00CB4DFE" w:rsidP="00B96FD5">
      <w:pPr>
        <w:spacing w:after="0" w:line="480" w:lineRule="auto"/>
        <w:jc w:val="both"/>
        <w:rPr>
          <w:rFonts w:ascii="Times New Roman" w:hAnsi="Times New Roman" w:cs="Times New Roman"/>
          <w:i/>
          <w:iCs/>
          <w:color w:val="000000" w:themeColor="text1"/>
          <w:sz w:val="24"/>
          <w:szCs w:val="24"/>
        </w:rPr>
      </w:pPr>
      <w:r w:rsidRPr="00D86423">
        <w:rPr>
          <w:rFonts w:ascii="Times New Roman" w:hAnsi="Times New Roman" w:cs="Times New Roman"/>
          <w:color w:val="000000" w:themeColor="text1"/>
          <w:sz w:val="24"/>
          <w:szCs w:val="24"/>
        </w:rPr>
        <w:t xml:space="preserve">In the immune surveillance theory, pre-neoplastic and neoplastic cells are constantly monitored and eliminated by the immune system, which detects abnormal molecules </w:t>
      </w:r>
      <w:r w:rsidRPr="00D86423">
        <w:rPr>
          <w:rFonts w:ascii="Times New Roman" w:hAnsi="Times New Roman" w:cs="Times New Roman"/>
          <w:color w:val="000000" w:themeColor="text1"/>
          <w:sz w:val="24"/>
          <w:szCs w:val="24"/>
        </w:rPr>
        <w:lastRenderedPageBreak/>
        <w:t>produced by immune and other host cells. However, some cancer cells evade immune detection and destruc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ELL.2011.02.013","ISSN":"1097-4172","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3","4"]]},"page":"646-674","publisher":"Cell","title":"Hallmarks of cancer: the next generation","type":"article-journal","volume":"144"},"uris":["http://www.mendeley.com/documents/?uuid=2ca154f0-1d83-382a-ab65-9095451e226e"]}],"mendeley":{"formattedCitation":"(Hanahan &amp; Weinberg, 2011)","plainTextFormattedCitation":"(Hanahan &amp; Weinberg, 2011)","previouslyFormattedCitation":"(Hanahan &amp; Weinberg, 201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Hanahan &amp; Weinberg 201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This concept underpins the development of immunotherapies that specifically target </w:t>
      </w:r>
      <w:proofErr w:type="spellStart"/>
      <w:r w:rsidRPr="00D86423">
        <w:rPr>
          <w:rFonts w:ascii="Times New Roman" w:hAnsi="Times New Roman" w:cs="Times New Roman"/>
          <w:color w:val="000000" w:themeColor="text1"/>
          <w:sz w:val="24"/>
          <w:szCs w:val="24"/>
        </w:rPr>
        <w:t>tumors</w:t>
      </w:r>
      <w:proofErr w:type="spellEnd"/>
      <w:r w:rsidRPr="00D86423">
        <w:rPr>
          <w:rFonts w:ascii="Times New Roman" w:hAnsi="Times New Roman" w:cs="Times New Roman"/>
          <w:color w:val="000000" w:themeColor="text1"/>
          <w:sz w:val="24"/>
          <w:szCs w:val="24"/>
        </w:rPr>
        <w:t xml:space="preserve"> to enhance the antitumor immune response and eliminate neoplastic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5102721","ISSN":"2072-6694","PMID":"37345057","abstract":"Cancer is among the current leading causes of death worldwide, despite the novel advances that have been made toward its treatment, it is still considered a major public health concern. Considering both the serious impact of cancer on public health and the significant side effects and complications of conventional therapeutic options, the current strategies towards targeted cancer therapy must be enhanced to avoid undesired toxicity. Cancer immunotherapy has become preferable among researchers in recent years compared to conventional therapeutic options, such as chemotherapy, surgery, and radiotherapy. The understanding of how to control immune checkpoints, develop therapeutic cancer vaccines, genetically modify immune cells as well as enhance the activation of antitumor immune response led to the development of novel cancer treatments. In this review, we address recent advances in cancer immunotherapy molecular mechanisms. Different immunotherapeutic approaches are critically discussed, focusing on the challenges, potential risks, and prospects involving their use.","author":[{"dropping-particle":"","family":"Kciuk","given":"Mateusz","non-dropping-particle":"","parse-names":false,"suffix":""},{"dropping-particle":"","family":"Yahya","given":"Esam Bashir","non-dropping-particle":"","parse-names":false,"suffix":""},{"dropping-particle":"","family":"Mohamed Ibrahim Mohamed","given":"Montaha","non-dropping-particle":"","parse-names":false,"suffix":""},{"dropping-particle":"","family":"Rashid","given":"Summya","non-dropping-particle":"","parse-names":false,"suffix":""},{"dropping-particle":"","family":"Iqbal","given":"Muhammad Omer","non-dropping-particle":"","parse-names":false,"suffix":""},{"dropping-particle":"","family":"Kontek","given":"Renata","non-dropping-particle":"","parse-names":false,"suffix":""},{"dropping-particle":"","family":"Abdulsamad","given":"Muhanad A.","non-dropping-particle":"","parse-names":false,"suffix":""},{"dropping-particle":"","family":"Allaq","given":"Abdulmutalib A.","non-dropping-particle":"","parse-names":false,"suffix":""}],"container-title":"Cancers","id":"ITEM-1","issue":"10","issued":{"date-parts":[["2023","5","1"]]},"publisher":"Cancers (Basel)","title":"Recent Advances in Molecular Mechanisms of Cancer Immunotherapy","type":"article-journal","volume":"15"},"uris":["http://www.mendeley.com/documents/?uuid=4f3850e6-ce4b-31e2-8635-f2dd01f27cae"]}],"mendeley":{"formattedCitation":"(Kciuk et al., 2023)","manualFormatting":"(Kciuk et al., 2023)","plainTextFormattedCitation":"(Kciuk et al., 2023)","previouslyFormattedCitation":"(Kciuk et al., 202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ciuk et al. 202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Interestingly, different stages of the </w:t>
      </w:r>
      <w:proofErr w:type="spellStart"/>
      <w:r w:rsidRPr="00D86423">
        <w:rPr>
          <w:rFonts w:ascii="Times New Roman" w:hAnsi="Times New Roman" w:cs="Times New Roman"/>
          <w:color w:val="000000" w:themeColor="text1"/>
          <w:sz w:val="24"/>
          <w:szCs w:val="24"/>
        </w:rPr>
        <w:t>helminth</w:t>
      </w:r>
      <w:proofErr w:type="spellEnd"/>
      <w:r w:rsidRPr="00D86423">
        <w:rPr>
          <w:rFonts w:ascii="Times New Roman" w:hAnsi="Times New Roman" w:cs="Times New Roman"/>
          <w:color w:val="000000" w:themeColor="text1"/>
          <w:sz w:val="24"/>
          <w:szCs w:val="24"/>
        </w:rPr>
        <w:t xml:space="preserve"> parasite </w:t>
      </w:r>
      <w:proofErr w:type="spellStart"/>
      <w:r w:rsidRPr="00D86423">
        <w:rPr>
          <w:rFonts w:ascii="Times New Roman" w:hAnsi="Times New Roman" w:cs="Times New Roman"/>
          <w:i/>
          <w:iCs/>
          <w:color w:val="000000" w:themeColor="text1"/>
          <w:sz w:val="24"/>
          <w:szCs w:val="24"/>
        </w:rPr>
        <w:t>Echinococcus</w:t>
      </w:r>
      <w:proofErr w:type="spellEnd"/>
      <w:r w:rsidRPr="00D86423">
        <w:rPr>
          <w:rFonts w:ascii="Times New Roman" w:hAnsi="Times New Roman" w:cs="Times New Roman"/>
          <w:i/>
          <w:iCs/>
          <w:color w:val="000000" w:themeColor="text1"/>
          <w:sz w:val="24"/>
          <w:szCs w:val="24"/>
        </w:rPr>
        <w:t xml:space="preserve">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demonstrate antigenic similarities to </w:t>
      </w:r>
      <w:proofErr w:type="spellStart"/>
      <w:r w:rsidRPr="00D86423">
        <w:rPr>
          <w:rFonts w:ascii="Times New Roman" w:hAnsi="Times New Roman" w:cs="Times New Roman"/>
          <w:color w:val="000000" w:themeColor="text1"/>
          <w:sz w:val="24"/>
          <w:szCs w:val="24"/>
        </w:rPr>
        <w:t>mucin</w:t>
      </w:r>
      <w:proofErr w:type="spellEnd"/>
      <w:r w:rsidRPr="00D86423">
        <w:rPr>
          <w:rFonts w:ascii="Times New Roman" w:hAnsi="Times New Roman" w:cs="Times New Roman"/>
          <w:color w:val="000000" w:themeColor="text1"/>
          <w:sz w:val="24"/>
          <w:szCs w:val="24"/>
        </w:rPr>
        <w:t xml:space="preserve"> peptides and markers on cancer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Extracts of </w:t>
      </w:r>
      <w:r w:rsidRPr="00D86423">
        <w:rPr>
          <w:rFonts w:ascii="Times New Roman" w:hAnsi="Times New Roman" w:cs="Times New Roman"/>
          <w:i/>
          <w:iCs/>
          <w:color w:val="000000" w:themeColor="text1"/>
          <w:sz w:val="24"/>
          <w:szCs w:val="24"/>
        </w:rPr>
        <w:t xml:space="preserve">E.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have been shown to induce anticancer activity by enhancing the cytotoxicity of natural killer (NK)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92/IJO.2013.2000","ISSN":"1791-2423","PMID":"23817837","abstract":"There is substantial evidence suggesting that certain parasites can have antitumor properties. We evaluated mucin peptides derived from the helminth Echinococcus granulosus (denominated Egmuc) as potential inducers of antitumor activity. We present data showing that Egmuc peptides were capable of inducing an increase of activated NK cells in the spleen of immunized mice, a fact that was correlated with the capacity of splenocytes to mediate killing of tumor cells. We demonstrated that Egmuc peptides enhance LPS-induced maturation of dendritic cells in vitro by increasing the production of IL-12p40p70 and IL-6 and that Egmuc-treated DCs may activate NK cells, as judged by an increased expression of CD69. This evidence may contribute to the design of tumor vaccines and open new horizons in the use of parasite-derived molecules in the fight against cancer.","author":[{"dropping-particle":"","family":"Noya","given":"Verónica","non-dropping-particle":"","parse-names":false,"suffix":""},{"dropping-particle":"","family":"Bay","given":"Sylvie","non-dropping-particle":"","parse-names":false,"suffix":""},{"dropping-particle":"","family":"Festari","given":"María Florencia","non-dropping-particle":"","parse-names":false,"suffix":""},{"dropping-particle":"","family":"García","given":"Enrique P.","non-dropping-particle":"","parse-names":false,"suffix":""},{"dropping-particle":"","family":"Rodriguez","given":"Ernesto","non-dropping-particle":"","parse-names":false,"suffix":""},{"dropping-particle":"","family":"Chiale","given":"Carolina","non-dropping-particle":"","parse-names":false,"suffix":""},{"dropping-particle":"","family":"Ganneau","given":"Christelle","non-dropping-particle":"","parse-names":false,"suffix":""},{"dropping-particle":"","family":"Baleux","given":"Françoise","non-dropping-particle":"","parse-names":false,"suffix":""},{"dropping-particle":"","family":"Astrada","given":"Soledad","non-dropping-particle":"","parse-names":false,"suffix":""},{"dropping-particle":"","family":"Bollati-Fogolín","given":"Mariela","non-dropping-particle":"","parse-names":false,"suffix":""},{"dropping-particle":"","family":"Osinaga","given":"Eduardo","non-dropping-particle":"","parse-names":false,"suffix":""},{"dropping-particle":"","family":"Freire","given":"Teresa","non-dropping-particle":"","parse-names":false,"suffix":""}],"container-title":"International journal of oncology","id":"ITEM-1","issue":"3","issued":{"date-parts":[["2013","9"]]},"page":"775-784","publisher":"Int J Oncol","title":"Mucin-like peptides from Echinococcus granulosus induce antitumor activity","type":"article-journal","volume":"43"},"uris":["http://www.mendeley.com/documents/?uuid=a2a78526-4bfe-3e7b-8094-bef262ac30ca"]}],"mendeley":{"formattedCitation":"(Noya et al., 2013)","manualFormatting":"(Noya et al., 2013)","plainTextFormattedCitation":"(Noya et al., 2013)","previouslyFormattedCitation":"(Noya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Noya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Furthermore, preventive therapy based on the injection of </w:t>
      </w:r>
      <w:r w:rsidRPr="00D7237C">
        <w:rPr>
          <w:rFonts w:ascii="Times New Roman" w:hAnsi="Times New Roman" w:cs="Times New Roman"/>
          <w:i/>
          <w:iCs/>
          <w:color w:val="000000" w:themeColor="text1"/>
          <w:sz w:val="24"/>
          <w:szCs w:val="24"/>
        </w:rPr>
        <w:t xml:space="preserve">E. </w:t>
      </w:r>
      <w:proofErr w:type="spellStart"/>
      <w:r w:rsidRPr="00D7237C">
        <w:rPr>
          <w:rFonts w:ascii="Times New Roman" w:hAnsi="Times New Roman" w:cs="Times New Roman"/>
          <w:i/>
          <w:iCs/>
          <w:color w:val="000000" w:themeColor="text1"/>
          <w:sz w:val="24"/>
          <w:szCs w:val="24"/>
        </w:rPr>
        <w:t>granulosus</w:t>
      </w:r>
      <w:proofErr w:type="spellEnd"/>
      <w:r w:rsidRPr="00D7237C">
        <w:rPr>
          <w:rFonts w:ascii="Times New Roman" w:hAnsi="Times New Roman" w:cs="Times New Roman"/>
          <w:color w:val="000000" w:themeColor="text1"/>
          <w:sz w:val="24"/>
          <w:szCs w:val="24"/>
        </w:rPr>
        <w:t xml:space="preserve"> </w:t>
      </w:r>
      <w:proofErr w:type="spellStart"/>
      <w:r w:rsidRPr="00D7237C">
        <w:rPr>
          <w:rFonts w:ascii="Times New Roman" w:hAnsi="Times New Roman" w:cs="Times New Roman"/>
          <w:color w:val="000000" w:themeColor="text1"/>
          <w:sz w:val="24"/>
          <w:szCs w:val="24"/>
        </w:rPr>
        <w:t>hydatid</w:t>
      </w:r>
      <w:proofErr w:type="spellEnd"/>
      <w:r w:rsidRPr="00D7237C">
        <w:rPr>
          <w:rFonts w:ascii="Times New Roman" w:hAnsi="Times New Roman" w:cs="Times New Roman"/>
          <w:color w:val="000000" w:themeColor="text1"/>
          <w:sz w:val="24"/>
          <w:szCs w:val="24"/>
        </w:rPr>
        <w:t xml:space="preserve"> fluid generates antibodies capable of recognizing </w:t>
      </w:r>
      <w:proofErr w:type="spellStart"/>
      <w:r w:rsidRPr="00D7237C">
        <w:rPr>
          <w:rFonts w:ascii="Times New Roman" w:hAnsi="Times New Roman" w:cs="Times New Roman"/>
          <w:color w:val="000000" w:themeColor="text1"/>
          <w:sz w:val="24"/>
          <w:szCs w:val="24"/>
        </w:rPr>
        <w:t>mortalin</w:t>
      </w:r>
      <w:proofErr w:type="spellEnd"/>
      <w:r w:rsidRPr="00D7237C">
        <w:rPr>
          <w:rFonts w:ascii="Times New Roman" w:hAnsi="Times New Roman" w:cs="Times New Roman"/>
          <w:color w:val="000000" w:themeColor="text1"/>
          <w:sz w:val="24"/>
          <w:szCs w:val="24"/>
        </w:rPr>
        <w:t xml:space="preserve"> and </w:t>
      </w:r>
      <w:proofErr w:type="spellStart"/>
      <w:r w:rsidRPr="00D7237C">
        <w:rPr>
          <w:rFonts w:ascii="Times New Roman" w:hAnsi="Times New Roman" w:cs="Times New Roman"/>
          <w:color w:val="000000" w:themeColor="text1"/>
          <w:sz w:val="24"/>
          <w:szCs w:val="24"/>
        </w:rPr>
        <w:t>creatine</w:t>
      </w:r>
      <w:proofErr w:type="spellEnd"/>
      <w:r w:rsidRPr="00D7237C">
        <w:rPr>
          <w:rFonts w:ascii="Times New Roman" w:hAnsi="Times New Roman" w:cs="Times New Roman"/>
          <w:color w:val="000000" w:themeColor="text1"/>
          <w:sz w:val="24"/>
          <w:szCs w:val="24"/>
        </w:rPr>
        <w:t xml:space="preserve"> kinase M-type expressed on cancer cells, thereby limiting the development and progression of neoplastic cells. In an </w:t>
      </w:r>
      <w:proofErr w:type="spellStart"/>
      <w:r w:rsidRPr="00D7237C">
        <w:rPr>
          <w:rFonts w:ascii="Times New Roman" w:hAnsi="Times New Roman" w:cs="Times New Roman"/>
          <w:color w:val="000000" w:themeColor="text1"/>
          <w:sz w:val="24"/>
          <w:szCs w:val="24"/>
        </w:rPr>
        <w:t>orthotopic</w:t>
      </w:r>
      <w:proofErr w:type="spellEnd"/>
      <w:r w:rsidRPr="00D7237C">
        <w:rPr>
          <w:rFonts w:ascii="Times New Roman" w:hAnsi="Times New Roman" w:cs="Times New Roman"/>
          <w:color w:val="000000" w:themeColor="text1"/>
          <w:sz w:val="24"/>
          <w:szCs w:val="24"/>
        </w:rPr>
        <w:t xml:space="preserve"> model of colon cancer, this was achieved by directly injecting the CT26 neoplastic cell lin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3/230176","ISSN":"1537-744X","PMID":"24023528","abstract":"This study evaluates the antitumor immune response induced by human hydatic cyst fluid (HCF) in an animal model of colon carcinoma. We found that anti-HCF antibodies were able to identify cell surface and intracellular antigens in CT26 colon cancer cells. In prophylactic tumor challenge experiments, HCF vaccination was found to be protective against tumor formation for 40% of the mice (P=0.01). In the therapeutic setting, HCF vaccination induced tumor regression in 40% of vaccinated mice (P=0.05). This vaccination generated memory immune responses that protected surviving mice from tumor rechallenge, implicating the development of an adaptive immune response in this process. We performed a proteomic analysis of CT26 antigens recognized by anti-HCF antibodies to analyze the immune cross-reactivity between E. granulosus (HCF) and CT26 colon cancer cells. We identified two proteins: mortalin and creatine kinase M-type. Interestingly, CT26 mortalin displays 60% homology with E. granulosus hsp70. In conclusion, our data demonstrate the capacity of HCF vaccination to induce antitumor immunity which protects from tumor growth in an animal model. This new antitumor strategy could open new horizons in the development of highly immunogenic anticancer vaccines. © 2013 Edgardo Berriel et al.","author":[{"dropping-particle":"","family":"Berriel","given":"Edgardo","non-dropping-particle":"","parse-names":false,"suffix":""},{"dropping-particle":"","family":"Russo","given":"Sofía","non-dropping-particle":"","parse-names":false,"suffix":""},{"dropping-particle":"","family":"Monin","given":"Leticia","non-dropping-particle":"","parse-names":false,"suffix":""},{"dropping-particle":"","family":"Festari","given":"María Florencia","non-dropping-particle":"","parse-names":false,"suffix":""},{"dropping-particle":"","family":"Berois","given":"Nora","non-dropping-particle":"","parse-names":false,"suffix":""},{"dropping-particle":"","family":"Fernández","given":"Gabriel","non-dropping-particle":"","parse-names":false,"suffix":""},{"dropping-particle":"","family":"Freire","given":"Teresa","non-dropping-particle":"","parse-names":false,"suffix":""},{"dropping-particle":"","family":"Osinaga","given":"Eduardo","non-dropping-particle":"","parse-names":false,"suffix":""}],"container-title":"TheScientificWorldJournal","id":"ITEM-1","issued":{"date-parts":[["2013"]]},"publisher":"ScientificWorldJournal","title":"Antitumor activity of human hydatid cyst fluid in a murine model of colon cancer","type":"article-journal","volume":"2013"},"uris":["http://www.mendeley.com/documents/?uuid=171285c9-4c82-306a-9930-3a1ea8d4d425"]}],"mendeley":{"formattedCitation":"(Berriel et al., 2013)","manualFormatting":"(Berriel et al., 2013)","plainTextFormattedCitation":"(Berriel et al., 2013)","previouslyFormattedCitation":"(Berriel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rriel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03A87A76" w14:textId="5CD662CD" w:rsidR="00CB4DFE" w:rsidRDefault="00CB4DFE" w:rsidP="00B96FD5">
      <w:pPr>
        <w:spacing w:after="0" w:line="480" w:lineRule="auto"/>
        <w:jc w:val="both"/>
        <w:rPr>
          <w:rFonts w:ascii="Times New Roman" w:hAnsi="Times New Roman" w:cs="Times New Roman"/>
          <w:color w:val="000000" w:themeColor="text1"/>
          <w:sz w:val="24"/>
          <w:szCs w:val="24"/>
        </w:rPr>
      </w:pPr>
      <w:r w:rsidRPr="00D7237C">
        <w:rPr>
          <w:rFonts w:ascii="Times New Roman" w:hAnsi="Times New Roman" w:cs="Times New Roman"/>
          <w:color w:val="000000" w:themeColor="text1"/>
          <w:sz w:val="24"/>
          <w:szCs w:val="24"/>
        </w:rPr>
        <w:t>A well-established link exists between chronic inflammation, cancer cell survival, migration, proliferation and the induction of DNA-damaging substanc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Chronic inflammation is a significant inducer and promoter of neoplasms, particularly in colitis-associated colorectal cancer (CAC). It is widely accepted that inflammatory bowel diseases, such as ulcerative colitis, increase the risk of CAC</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81-012-0352-6","ISSN":"1863-2300","PMID":"23161445","abstract":"Connection between inflammation and cancer is a rapidly developing field. Epidemiological data suggests that inflammation along with distinct arms of host immune system plays a very important role in the development and progression of many different cancers. Inflammatory bowel disease (IBD) is an important risk factor for the development of colon cancer, namely, colitis-associated cancer (CAC). The molecular mechanisms by which inflammation promotes cancer development are still being uncovered and may differ between CAC and other forms of colorectal cancer. Recent work has shed light on the role of distinct immune cells, cytokines, and other immune mediators in virtually all of the steps of colonic tumorigenesis, including tumor initiation and promotion as well as progression and metastasis. The close proximity of colonic tumors to the myriad of intestinal microbes, as well as instrumental role of microbiota in IBD, introduces microbes as new players capable of triggering inflammation and possibly promoting tumorigenesis. Various mechanisms of CAC tumorigenesis as well as new possible hints for the future approaches for prevention and therapy are discussed in this review. © 2012 Springer-Verlag Berlin Heidelberg.","author":[{"dropping-particle":"","family":"Grivennikov","given":"Sergei I.","non-dropping-particle":"","parse-names":false,"suffix":""}],"container-title":"Seminars in immunopathology","id":"ITEM-1","issue":"2","issued":{"date-parts":[["2013","3"]]},"page":"229-244","publisher":"Semin Immunopathol","title":"Inflammation and colorectal cancer: colitis-associated neoplasia","type":"article-journal","volume":"35"},"uris":["http://www.mendeley.com/documents/?uuid=1d72f841-2c44-3b23-b681-6c9e9538c918"]}],"mendeley":{"formattedCitation":"(Grivennikov, 2013)","plainTextFormattedCitation":"(Grivennikov, 2013)","previouslyFormattedCitation":"(Grivennikov,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Grivennikov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To study this, a potent and reproducible initiation-promotion model of colorectal cancer has been developed using a chemical DNA-damaging agent, </w:t>
      </w:r>
      <w:proofErr w:type="spellStart"/>
      <w:r w:rsidRPr="00D7237C">
        <w:rPr>
          <w:rFonts w:ascii="Times New Roman" w:hAnsi="Times New Roman" w:cs="Times New Roman"/>
          <w:color w:val="000000" w:themeColor="text1"/>
          <w:sz w:val="24"/>
          <w:szCs w:val="24"/>
        </w:rPr>
        <w:t>azoxymethane</w:t>
      </w:r>
      <w:proofErr w:type="spellEnd"/>
      <w:r w:rsidRPr="00D7237C">
        <w:rPr>
          <w:rFonts w:ascii="Times New Roman" w:hAnsi="Times New Roman" w:cs="Times New Roman"/>
          <w:color w:val="000000" w:themeColor="text1"/>
          <w:sz w:val="24"/>
          <w:szCs w:val="24"/>
        </w:rPr>
        <w:t xml:space="preserve"> (AOM), followed by exposure to an inflammatory stimulus, dextran sodium sulphate (DSS), which mimics colitis. This AOM/DSS model effectively recapitulates the carcinogenesis process in the colon and is widely used to investigate this pathology</w:t>
      </w:r>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1477-3163.78279","ISSN":"1477-3163","PMID":"21483655","abstract":"Colorectal cancer (CRC) is a major health problem in industrialized countries. Although inflammation-linked carcinogenesis is a well accepted concept and is often observed within the gastrointestinal tract, the underlying mechanisms remain to be elucidated. Inflammation can indeed provide initiating and promoting stimuli and mediators, generating a tumour-prone microenvironment. Many murine models of sporadic and inflammation-related colon carcinogenesis have been developed in the last decade, including chemically induced CRC models, genetically engineered mouse models, and xenoplants. Among the chemically induced CRC models, the combination of a single hit of azoxymethane (AOM) with 1 week exposure to the inflammatory agent dextran sodium sulphate (DSS) in rodents has proven to dramatically shorten the latency time for induction of CRC and to rapidly recapitulate the aberrant crypt foci-adenoma-carcinoma sequence that occurs in human CRC. Because of its high reproducibility and potency, as well as the simple and affordable mode of application, the AOM/DSS has become an outstanding model for studying colon carcinogenesis and a powerful platform for chemopreventive intervention studies. In this article we highlight the histopathological and molecular features and describe the principal genetic and epigenetic alterations and inflammatory pathways involved in carcinogenesis in AOM/DSS-treated mice; we also present a general overview of recent experimental applications and preclinical testing of novel therapeutics in the AOM/DSS model.","author":[{"dropping-particle":"","family":"Robertis","given":"Mariangela","non-dropping-particle":"De","parse-names":false,"suffix":""},{"dropping-particle":"","family":"Massi","given":"Emanuela","non-dropping-particle":"","parse-names":false,"suffix":""},{"dropping-particle":"","family":"Poeta","given":"Maria","non-dropping-particle":"","parse-names":false,"suffix":""},{"dropping-particle":"","family":"Carotti","given":"Simone","non-dropping-particle":"","parse-names":false,"suffix":""},{"dropping-particle":"","family":"Morini","given":"Sergio","non-dropping-particle":"","parse-names":false,"suffix":""},{"dropping-particle":"","family":"Cecchetelli","given":"Loredana","non-dropping-particle":"","parse-names":false,"suffix":""},{"dropping-particle":"","family":"Signori","given":"Emanuela","non-dropping-particle":"","parse-names":false,"suffix":""},{"dropping-particle":"","family":"Fazio","given":"Vito","non-dropping-particle":"","parse-names":false,"suffix":""}],"container-title":"Journal of carcinogenesis","id":"ITEM-1","issued":{"date-parts":[["2011"]]},"publisher":"J Carcinog","title":"The AOM/DSS murine model for the study of colon carcinogenesis: From pathways to diagnosis and therapy studies","type":"article-journal","volume":"10"},"uris":["http://www.mendeley.com/documents/?uuid=f93ed33d-8b47-379a-b3ec-960fe6a3db4f"]},{"id":"ITEM-2","itemData":{"DOI":"10.1007/978-1-4939-3603-8_26","ISSN":"1940-6029","PMID":"27246042","abstract":"Our understanding of colitis-associated carcinoma (CAC) has benefited substantially from mouse models that faithfully recapitulate human CAC. Chemical models, in particular, have enabled fast and efficient analysis of genetic and environmental modulators of CAC without the added requirement of time-intensive genetic crossings. Here we describe the Azoxymethane (AOM)/Dextran Sodium Sulfate (DSS) mouse model of inflammatory colorectal cancer.","author":[{"dropping-particle":"","family":"Parang","given":"Bobak","non-dropping-particle":"","parse-names":false,"suffix":""},{"dropping-particle":"","family":"Barrett","given":"Caitlyn W.","non-dropping-particle":"","parse-names":false,"suffix":""},{"dropping-particle":"","family":"Williams","given":"Christopher S.","non-dropping-particle":"","parse-names":false,"suffix":""}],"container-title":"Methods in molecular biology (Clifton, N.J.)","id":"ITEM-2","issued":{"date-parts":[["2016"]]},"page":"297-307","publisher":"Methods Mol Biol","title":"AOM/DSS Model of Colitis-Associated Cancer","type":"article-journal","volume":"1422"},"uris":["http://www.mendeley.com/documents/?uuid=53de6fed-758a-324b-ad7b-716fd964302e"]}],"mendeley":{"formattedCitation":"(De Robertis et al., 2011; Parang et al., 2016)","plainTextFormattedCitation":"(De Robertis et al., 2011; Parang et al., 2016)","previouslyFormattedCitation":"(De Robertis et al., 2011; Parang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7237C">
        <w:rPr>
          <w:rFonts w:ascii="Times New Roman" w:hAnsi="Times New Roman" w:cs="Times New Roman"/>
          <w:noProof/>
          <w:color w:val="000000" w:themeColor="text1"/>
          <w:sz w:val="24"/>
          <w:szCs w:val="24"/>
        </w:rPr>
        <w:t>(De Robertis et al. 2011; Parang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203000">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Remarkably, the larvae of </w:t>
      </w:r>
      <w:proofErr w:type="spellStart"/>
      <w:r w:rsidRPr="00B71B4B">
        <w:rPr>
          <w:rFonts w:ascii="Times New Roman" w:hAnsi="Times New Roman" w:cs="Times New Roman"/>
          <w:i/>
          <w:iCs/>
          <w:color w:val="000000" w:themeColor="text1"/>
          <w:sz w:val="24"/>
          <w:szCs w:val="24"/>
        </w:rPr>
        <w:t>Taenia</w:t>
      </w:r>
      <w:proofErr w:type="spellEnd"/>
      <w:r w:rsidRPr="00B71B4B">
        <w:rPr>
          <w:rFonts w:ascii="Times New Roman" w:hAnsi="Times New Roman" w:cs="Times New Roman"/>
          <w:i/>
          <w:iCs/>
          <w:color w:val="000000" w:themeColor="text1"/>
          <w:sz w:val="24"/>
          <w:szCs w:val="24"/>
        </w:rPr>
        <w:t xml:space="preserve">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have been shown to reduce inflammation and improve prognosis in acute DSS-induced colit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1","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Ledesma-Soto et al., 2015)","manualFormatting":"(Ledesma-Soto et al., 2015)","plainTextFormattedCitation":"(Ledesma-Soto et al., 2015)","previouslyFormattedCitation":"(Ledesma-Soto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edesma-Soto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The observed effect was associated with reduced local inflammatory responses in the colon, decreased </w:t>
      </w:r>
      <w:r w:rsidRPr="00B71B4B">
        <w:rPr>
          <w:rFonts w:ascii="Times New Roman" w:hAnsi="Times New Roman" w:cs="Times New Roman"/>
          <w:color w:val="000000" w:themeColor="text1"/>
          <w:sz w:val="24"/>
          <w:szCs w:val="24"/>
        </w:rPr>
        <w:lastRenderedPageBreak/>
        <w:t xml:space="preserve">monocyte recruitment and promotion of alternatively activated macrophages (M2 phenotype). Additionally, infection with </w:t>
      </w:r>
      <w:r w:rsidRPr="00B71B4B">
        <w:rPr>
          <w:rFonts w:ascii="Times New Roman" w:hAnsi="Times New Roman" w:cs="Times New Roman"/>
          <w:i/>
          <w:iCs/>
          <w:color w:val="000000" w:themeColor="text1"/>
          <w:sz w:val="24"/>
          <w:szCs w:val="24"/>
        </w:rPr>
        <w:t xml:space="preserve">T.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w:t>
      </w:r>
      <w:proofErr w:type="spellStart"/>
      <w:r w:rsidRPr="00B71B4B">
        <w:rPr>
          <w:rFonts w:ascii="Times New Roman" w:hAnsi="Times New Roman" w:cs="Times New Roman"/>
          <w:color w:val="000000" w:themeColor="text1"/>
          <w:sz w:val="24"/>
          <w:szCs w:val="24"/>
        </w:rPr>
        <w:t>downregulated</w:t>
      </w:r>
      <w:proofErr w:type="spellEnd"/>
      <w:r w:rsidRPr="00B71B4B">
        <w:rPr>
          <w:rFonts w:ascii="Times New Roman" w:hAnsi="Times New Roman" w:cs="Times New Roman"/>
          <w:color w:val="000000" w:themeColor="text1"/>
          <w:sz w:val="24"/>
          <w:szCs w:val="24"/>
        </w:rPr>
        <w:t xml:space="preserve"> IL-17 production and reduced the expression of several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markers, including β-catenin, COX-2 and the cell proliferation marker Ki-67.</w:t>
      </w:r>
    </w:p>
    <w:p w14:paraId="6A5E9E10"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3CBC2027" w14:textId="6BEFB99D" w:rsidR="00CB4DFE" w:rsidRDefault="00CB4DFE" w:rsidP="00B96FD5">
      <w:pPr>
        <w:spacing w:after="0" w:line="480" w:lineRule="auto"/>
        <w:jc w:val="both"/>
        <w:rPr>
          <w:rFonts w:ascii="Times New Roman" w:hAnsi="Times New Roman" w:cs="Times New Roman"/>
          <w:color w:val="000000" w:themeColor="text1"/>
          <w:sz w:val="24"/>
          <w:szCs w:val="24"/>
        </w:rPr>
      </w:pPr>
      <w:r w:rsidRPr="00B71B4B">
        <w:rPr>
          <w:rFonts w:ascii="Times New Roman" w:hAnsi="Times New Roman" w:cs="Times New Roman"/>
          <w:color w:val="000000" w:themeColor="text1"/>
          <w:sz w:val="24"/>
          <w:szCs w:val="24"/>
        </w:rPr>
        <w:t xml:space="preserve">The anticancer effects of </w:t>
      </w:r>
      <w:proofErr w:type="spellStart"/>
      <w:r w:rsidRPr="00B71B4B">
        <w:rPr>
          <w:rFonts w:ascii="Times New Roman" w:hAnsi="Times New Roman" w:cs="Times New Roman"/>
          <w:i/>
          <w:iCs/>
          <w:color w:val="000000" w:themeColor="text1"/>
          <w:sz w:val="24"/>
          <w:szCs w:val="24"/>
        </w:rPr>
        <w:t>Trichinella</w:t>
      </w:r>
      <w:proofErr w:type="spellEnd"/>
      <w:r w:rsidRPr="00B71B4B">
        <w:rPr>
          <w:rFonts w:ascii="Times New Roman" w:hAnsi="Times New Roman" w:cs="Times New Roman"/>
          <w:i/>
          <w:iCs/>
          <w:color w:val="000000" w:themeColor="text1"/>
          <w:sz w:val="24"/>
          <w:szCs w:val="24"/>
        </w:rPr>
        <w:t xml:space="preserve"> </w:t>
      </w:r>
      <w:proofErr w:type="spellStart"/>
      <w:r w:rsidRPr="00B71B4B">
        <w:rPr>
          <w:rFonts w:ascii="Times New Roman" w:hAnsi="Times New Roman" w:cs="Times New Roman"/>
          <w:i/>
          <w:iCs/>
          <w:color w:val="000000" w:themeColor="text1"/>
          <w:sz w:val="24"/>
          <w:szCs w:val="24"/>
        </w:rPr>
        <w:t>spiralis</w:t>
      </w:r>
      <w:proofErr w:type="spellEnd"/>
      <w:r w:rsidRPr="00B71B4B">
        <w:rPr>
          <w:rFonts w:ascii="Times New Roman" w:hAnsi="Times New Roman" w:cs="Times New Roman"/>
          <w:color w:val="000000" w:themeColor="text1"/>
          <w:sz w:val="24"/>
          <w:szCs w:val="24"/>
        </w:rPr>
        <w:t xml:space="preserve"> have also been demonstrated in a melanoma model based on subcutaneous injection of B16-F10 cells. Prior oral infection with </w:t>
      </w:r>
      <w:r w:rsidRPr="00B71B4B">
        <w:rPr>
          <w:rFonts w:ascii="Times New Roman" w:hAnsi="Times New Roman" w:cs="Times New Roman"/>
          <w:i/>
          <w:iCs/>
          <w:color w:val="000000" w:themeColor="text1"/>
          <w:sz w:val="24"/>
          <w:szCs w:val="24"/>
        </w:rPr>
        <w:t xml:space="preserve">T. </w:t>
      </w:r>
      <w:proofErr w:type="spellStart"/>
      <w:r w:rsidRPr="00B71B4B">
        <w:rPr>
          <w:rFonts w:ascii="Times New Roman" w:hAnsi="Times New Roman" w:cs="Times New Roman"/>
          <w:i/>
          <w:iCs/>
          <w:color w:val="000000" w:themeColor="text1"/>
          <w:sz w:val="24"/>
          <w:szCs w:val="24"/>
        </w:rPr>
        <w:t>spiralis</w:t>
      </w:r>
      <w:proofErr w:type="spellEnd"/>
      <w:r w:rsidRPr="00B71B4B">
        <w:rPr>
          <w:rFonts w:ascii="Times New Roman" w:hAnsi="Times New Roman" w:cs="Times New Roman"/>
          <w:color w:val="000000" w:themeColor="text1"/>
          <w:sz w:val="24"/>
          <w:szCs w:val="24"/>
        </w:rPr>
        <w:t xml:space="preserve"> L1 larvae inhibited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growth and lung metastasis by reducing the production of </w:t>
      </w:r>
      <w:proofErr w:type="spellStart"/>
      <w:r w:rsidRPr="00B71B4B">
        <w:rPr>
          <w:rFonts w:ascii="Times New Roman" w:hAnsi="Times New Roman" w:cs="Times New Roman"/>
          <w:color w:val="000000" w:themeColor="text1"/>
          <w:sz w:val="24"/>
          <w:szCs w:val="24"/>
        </w:rPr>
        <w:t>chemokines</w:t>
      </w:r>
      <w:proofErr w:type="spellEnd"/>
      <w:r w:rsidRPr="00B71B4B">
        <w:rPr>
          <w:rFonts w:ascii="Times New Roman" w:hAnsi="Times New Roman" w:cs="Times New Roman"/>
          <w:color w:val="000000" w:themeColor="text1"/>
          <w:sz w:val="24"/>
          <w:szCs w:val="24"/>
        </w:rPr>
        <w:t xml:space="preserve"> such as CXCL9, CXCL10, CXCL1, CXCL13 and IL-4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ETPAR.2013.02.021","ISSN":"0304-4017","PMID":"23499484","abstract":"Recently, attempts have been made to use parasites as novel candidates for live vaccine vectors against solid tumors. In this study, we examined the effects of Trichinella spiralis (T. spiralis) infection on solid tumor growth and metastasis. After oral infection with T. spiralis larvae, B16-F10 cells were injected subcutaneously and intravenously into C57BL/6 mice to evaluate tumor growth and metastatic potential, respectively. Tumor growth and lung metastases in T. spiralis infected mice were significantly reduced compared with control mice. To elucidate the mechanism of tumor reduction by parasitic infection, we conducted cytokine arrays using mouse serum. CXCL9 and CXCL10 were increased in the infection group and decreased in the infection-tumor group. However, the expression level was not changed in the infection-metastasis group compared to the infection or control-metastasis groups. Although SDF-1 and IL-4 were increased in the infection group, there was no significant change in expression in the infection-tumor group or the infection-metastasis group. Additionally, IL-4 and KC were increased in the infection-tumor group compared to the control-tumor group, but there was no difference in expression between the control-metastasis group and the infection-metastasis group. CXCL13 was significantly increased in the infection-metastasis group only. These results suggest that T. spiralis infection reduced tumor growth and metastasis through a complex transition in cytokine regulation profiles including CXCL9, CXCL10, and CXCL13. © 2013 Elsevier B.V.","author":[{"dropping-particle":"","family":"Kang","given":"Yun Jeong","non-dropping-particle":"","parse-names":false,"suffix":""},{"dropping-particle":"","family":"Jo","given":"Jin Ok","non-dropping-particle":"","parse-names":false,"suffix":""},{"dropping-particle":"","family":"Cho","given":"Min Kyoung","non-dropping-particle":"","parse-names":false,"suffix":""},{"dropping-particle":"","family":"Yu","given":"Hak Sun","non-dropping-particle":"","parse-names":false,"suffix":""},{"dropping-particle":"","family":"Leem","given":"Sun Hee","non-dropping-particle":"","parse-names":false,"suffix":""},{"dropping-particle":"","family":"Song","given":"Kyoung Seob","non-dropping-particle":"","parse-names":false,"suffix":""},{"dropping-particle":"","family":"Ock","given":"Mee Sun","non-dropping-particle":"","parse-names":false,"suffix":""},{"dropping-particle":"","family":"Cha","given":"Hee Jae","non-dropping-particle":"","parse-names":false,"suffix":""}],"container-title":"Veterinary Parasitology","id":"ITEM-1","issue":"1-2","issued":{"date-parts":[["2013","2","28"]]},"page":"106-113","title":"Trichinella spiralis infection reduces tumor growth and metastasis of B16-F10 melanoma cells.","type":"article-journal","volume":"196"},"uris":["http://www.mendeley.com/documents/?uuid=1c4146d1-2310-3acf-b607-b6f1d3288946"]}],"mendeley":{"formattedCitation":"(Kang et al., 2013)","manualFormatting":"(Kang et al., 2013)","plainTextFormattedCitation":"(Kang et al., 2013)","previouslyFormattedCitation":"(Kang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ang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14CEA">
        <w:rPr>
          <w:rFonts w:ascii="Times New Roman" w:hAnsi="Times New Roman" w:cs="Times New Roman"/>
          <w:color w:val="000000" w:themeColor="text1"/>
          <w:sz w:val="24"/>
          <w:szCs w:val="24"/>
        </w:rPr>
        <w:t xml:space="preserve">Notably, high CXCL10 levels have been correlated with advanced-stage </w:t>
      </w:r>
      <w:proofErr w:type="spellStart"/>
      <w:r w:rsidRPr="00C14CEA">
        <w:rPr>
          <w:rFonts w:ascii="Times New Roman" w:hAnsi="Times New Roman" w:cs="Times New Roman"/>
          <w:color w:val="000000" w:themeColor="text1"/>
          <w:sz w:val="24"/>
          <w:szCs w:val="24"/>
        </w:rPr>
        <w:t>tumors</w:t>
      </w:r>
      <w:proofErr w:type="spellEnd"/>
      <w:r w:rsidRPr="00C14CEA">
        <w:rPr>
          <w:rFonts w:ascii="Times New Roman" w:hAnsi="Times New Roman" w:cs="Times New Roman"/>
          <w:color w:val="000000" w:themeColor="text1"/>
          <w:sz w:val="24"/>
          <w:szCs w:val="24"/>
        </w:rPr>
        <w:t xml:space="preserve"> in humans, including malignant melanoma. Additionally, crude extracts of </w:t>
      </w:r>
      <w:r w:rsidRPr="00C14CEA">
        <w:rPr>
          <w:rFonts w:ascii="Times New Roman" w:hAnsi="Times New Roman" w:cs="Times New Roman"/>
          <w:i/>
          <w:iCs/>
          <w:color w:val="000000" w:themeColor="text1"/>
          <w:sz w:val="24"/>
          <w:szCs w:val="24"/>
        </w:rPr>
        <w:t xml:space="preserve">T. </w:t>
      </w:r>
      <w:proofErr w:type="spellStart"/>
      <w:r w:rsidRPr="00C14CEA">
        <w:rPr>
          <w:rFonts w:ascii="Times New Roman" w:hAnsi="Times New Roman" w:cs="Times New Roman"/>
          <w:i/>
          <w:iCs/>
          <w:color w:val="000000" w:themeColor="text1"/>
          <w:sz w:val="24"/>
          <w:szCs w:val="24"/>
        </w:rPr>
        <w:t>spiralis</w:t>
      </w:r>
      <w:proofErr w:type="spellEnd"/>
      <w:r w:rsidRPr="00C14CEA">
        <w:rPr>
          <w:rFonts w:ascii="Times New Roman" w:hAnsi="Times New Roman" w:cs="Times New Roman"/>
          <w:color w:val="000000" w:themeColor="text1"/>
          <w:sz w:val="24"/>
          <w:szCs w:val="24"/>
        </w:rPr>
        <w:t xml:space="preserve"> induced cell cycle arrest at the G1 or S phase in both the human chronic myeloid </w:t>
      </w:r>
      <w:proofErr w:type="spellStart"/>
      <w:r w:rsidRPr="00C14CEA">
        <w:rPr>
          <w:rFonts w:ascii="Times New Roman" w:hAnsi="Times New Roman" w:cs="Times New Roman"/>
          <w:color w:val="000000" w:themeColor="text1"/>
          <w:sz w:val="24"/>
          <w:szCs w:val="24"/>
        </w:rPr>
        <w:t>leukemia</w:t>
      </w:r>
      <w:proofErr w:type="spellEnd"/>
      <w:r w:rsidRPr="00C14CEA">
        <w:rPr>
          <w:rFonts w:ascii="Times New Roman" w:hAnsi="Times New Roman" w:cs="Times New Roman"/>
          <w:color w:val="000000" w:themeColor="text1"/>
          <w:sz w:val="24"/>
          <w:szCs w:val="24"/>
        </w:rPr>
        <w:t xml:space="preserve"> cell line K562 and the </w:t>
      </w:r>
      <w:proofErr w:type="spellStart"/>
      <w:r w:rsidRPr="00C14CEA">
        <w:rPr>
          <w:rFonts w:ascii="Times New Roman" w:hAnsi="Times New Roman" w:cs="Times New Roman"/>
          <w:color w:val="000000" w:themeColor="text1"/>
          <w:sz w:val="24"/>
          <w:szCs w:val="24"/>
        </w:rPr>
        <w:t>hepatoma</w:t>
      </w:r>
      <w:proofErr w:type="spellEnd"/>
      <w:r w:rsidRPr="00C14CEA">
        <w:rPr>
          <w:rFonts w:ascii="Times New Roman" w:hAnsi="Times New Roman" w:cs="Times New Roman"/>
          <w:color w:val="000000" w:themeColor="text1"/>
          <w:sz w:val="24"/>
          <w:szCs w:val="24"/>
        </w:rPr>
        <w:t xml:space="preserve"> cell line H7402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557/APJCP.2021.22.3.935","ISSN":"2476-762X","PMID":"33773560","abstract":"Background: Hepatocellular carcinoma (HCC) is the sixth most common type of cancer. Prognosis of HCC remains unsatisfactory. Therefore, developing new therapeutic modalities is still mandatory. Tumor biotherapy is a novel concept developed as a therapeutic strategy for cancer treatment. There is a similarity between the regulatory mechanism of Trichinella spiralis nurse cell formation and tumor cell apoptosis signal regulation. Objectives: Induction of apoptosis by T. spiralis can represent a new strategy for tumor treatment. Methods: Experimental animals were divided in four groups; negative control (GI), T. spiralis infected (GII), induced HCC (GIII) and HCC then infected with T. spiralis (GIV). The apoptotic effect of T. spiralis infection was assessed by histopathological and immunohistochemical staining of B-cell lymphoma 2 (Bcl-2). Results: We found higher survival rate of rats and decreased weight of their livers with no nodules in HCC- T. spiralis group as compared to HCC group. Improvement of the dysplastic changes and increased apoptotic bodies which was confirmed by decreased expression of Bcl-2 reported in HCC- T. spiralis group. Conclusion: Trichinella-induced apoptosis can be a contributing mechanism of the anti-tumor effect of T. spiralis infection. Our results showed a certain level of decreased progression of the tumor in HCC-T spiralis group as indicated by increased rate of apoptosis and subsequently had a positive impact on the survival of rats.","author":[{"dropping-particle":"","family":"Elhasawy","given":"Fawzya A.","non-dropping-particle":"","parse-names":false,"suffix":""},{"dropping-particle":"","family":"Ashour","given":"Dalia S.","non-dropping-particle":"","parse-names":false,"suffix":""},{"dropping-particle":"","family":"ElSaka","given":"Ayman M.","non-dropping-particle":"","parse-names":false,"suffix":""},{"dropping-particle":"","family":"Ismail","given":"Howaida I.","non-dropping-particle":"","parse-names":false,"suffix":""}],"container-title":"Asian Pacific journal of cancer prevention : APJCP","id":"ITEM-1","issue":"3","issued":{"date-parts":[["2021"]]},"page":"935-946","publisher":"Asian Pac J Cancer Prev","title":"The Apoptotic Effect of Trichinella spiralis Infection Against Experimentally Induced Hepatocellular Carcinoma","type":"article-journal","volume":"22"},"uris":["http://www.mendeley.com/documents/?uuid=702a6088-20ff-3e8b-98eb-b7ce3302c4c4"]}],"mendeley":{"formattedCitation":"(Elhasawy et al., 2021)","manualFormatting":"(Elhasawy et al., 2021)","plainTextFormattedCitation":"(Elhasawy et al., 2021)","previouslyFormattedCitation":"(Elhasawy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5E2C13">
        <w:rPr>
          <w:rFonts w:ascii="Times New Roman" w:hAnsi="Times New Roman" w:cs="Times New Roman"/>
          <w:noProof/>
          <w:color w:val="000000" w:themeColor="text1"/>
          <w:sz w:val="24"/>
          <w:szCs w:val="24"/>
        </w:rPr>
        <w:t>(Elhasawy et al. 2021</w:t>
      </w:r>
      <w:r w:rsidRPr="00943EAB">
        <w:rPr>
          <w:rFonts w:ascii="Times New Roman" w:hAnsi="Times New Roman" w:cs="Times New Roman"/>
          <w:noProof/>
          <w:color w:val="000000" w:themeColor="text1"/>
          <w:sz w:val="24"/>
          <w:szCs w:val="24"/>
        </w:rPr>
        <w:t>)</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Moreover,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development associated with </w:t>
      </w:r>
      <w:r w:rsidRPr="005B3A0B">
        <w:rPr>
          <w:rFonts w:ascii="Times New Roman" w:hAnsi="Times New Roman" w:cs="Times New Roman"/>
          <w:i/>
          <w:iCs/>
          <w:color w:val="000000" w:themeColor="text1"/>
          <w:sz w:val="24"/>
          <w:szCs w:val="24"/>
        </w:rPr>
        <w:t xml:space="preserve">T. </w:t>
      </w:r>
      <w:proofErr w:type="spellStart"/>
      <w:r w:rsidRPr="005B3A0B">
        <w:rPr>
          <w:rFonts w:ascii="Times New Roman" w:hAnsi="Times New Roman" w:cs="Times New Roman"/>
          <w:i/>
          <w:iCs/>
          <w:color w:val="000000" w:themeColor="text1"/>
          <w:sz w:val="24"/>
          <w:szCs w:val="24"/>
        </w:rPr>
        <w:t>spiralis</w:t>
      </w:r>
      <w:proofErr w:type="spellEnd"/>
      <w:r w:rsidRPr="005B3A0B">
        <w:rPr>
          <w:rFonts w:ascii="Times New Roman" w:hAnsi="Times New Roman" w:cs="Times New Roman"/>
          <w:color w:val="000000" w:themeColor="text1"/>
          <w:sz w:val="24"/>
          <w:szCs w:val="24"/>
        </w:rPr>
        <w:t xml:space="preserve"> cyst formation may be prevented by the </w:t>
      </w:r>
      <w:proofErr w:type="spellStart"/>
      <w:r w:rsidRPr="005B3A0B">
        <w:rPr>
          <w:rFonts w:ascii="Times New Roman" w:hAnsi="Times New Roman" w:cs="Times New Roman"/>
          <w:color w:val="000000" w:themeColor="text1"/>
          <w:sz w:val="24"/>
          <w:szCs w:val="24"/>
        </w:rPr>
        <w:t>upregulation</w:t>
      </w:r>
      <w:proofErr w:type="spellEnd"/>
      <w:r w:rsidRPr="005B3A0B">
        <w:rPr>
          <w:rFonts w:ascii="Times New Roman" w:hAnsi="Times New Roman" w:cs="Times New Roman"/>
          <w:color w:val="000000" w:themeColor="text1"/>
          <w:sz w:val="24"/>
          <w:szCs w:val="24"/>
        </w:rPr>
        <w:t xml:space="preserve"> of th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suppressor protein p53, which controls the cell cycle</w:t>
      </w:r>
      <w:r>
        <w:rPr>
          <w:rFonts w:ascii="Times New Roman" w:hAnsi="Times New Roman" w:cs="Times New Roman"/>
          <w:color w:val="000000" w:themeColor="text1"/>
          <w:sz w:val="24"/>
          <w:szCs w:val="24"/>
        </w:rPr>
        <w:t>. However,</w:t>
      </w:r>
      <w:r w:rsidRPr="005B3A0B">
        <w:rPr>
          <w:rFonts w:ascii="Times New Roman" w:hAnsi="Times New Roman" w:cs="Times New Roman"/>
          <w:color w:val="000000" w:themeColor="text1"/>
          <w:sz w:val="24"/>
          <w:szCs w:val="24"/>
        </w:rPr>
        <w:t xml:space="preserve"> the underlying mechanisms remain unclea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74/1871520617666171121115847","ISBN":"8613019125996","ISSN":"18715206","PMID":"29173187","abstract":"BACKGROUND: Conventional therapeutic strategies for tumors have had limited success,  and innovative and more effective approaches to treatment are urgently required. The ancient idea that various biological, bacterial, yeast, viral, and parasitic agents can be used as cancer therapeutics has gradually attracted considerable interest. Certain parasites have been widely discussed in association with human and animal tumors. The purpose of this review was to examine previous literatures which investigates the relations between Trichinella spiralis (T. spiralis) and tumors. METHODS: Using PubMed, articles published before 2018 in the whole world have been searched and comprehensively reviewed. RESULTS: Many researches have provided proofs that T. spiralis possesses antitumor activities. The antitumor effect of T. spiralis was first described in the 1970s. However, its research has been inconsistent, and little progress has been made in this field. Therefore, the mechanisms underlying these inhibitory effects are still unclear, and convincing evidence of the links between T. spiralis and the prevention or treatment of tumors from clinical trials is absent. Meanwhile, some other researches also suggested that T. spiralis may cause or contribute to coinfection with a tumors. CONCLUSION: The review has highlighted the scientific literature focussing on evidence for T. spiralis to act as a pro- or antitumorigenic agent is summarized and discussed, in hope of contributing to a better understanding of the relations between T. spiralis and tumors.","author":[{"dropping-particle":"","family":"Liao","given":"Chengshui","non-dropping-particle":"","parse-names":false,"suffix":""},{"dropping-particle":"","family":"Cheng","given":"Xiangchao","non-dropping-particle":"","parse-names":false,"suffix":""},{"dropping-particle":"","family":"Liu","given":"Mingyuan","non-dropping-particle":"","parse-names":false,"suffix":""},{"dropping-particle":"","family":"Wang","given":"Xuelin","non-dropping-particle":"","parse-names":false,"suffix":""},{"dropping-particle":"","family":"Boireau","given":"Pascal","non-dropping-particle":"","parse-names":false,"suffix":""}],"container-title":"Anti-Cancer Agents in Medicinal Chemistry","id":"ITEM-1","issue":"8","issued":{"date-parts":[["2018","11","25"]]},"page":"1091","publisher":"Bentham Science Publishers Ltd.","title":"Trichinella spiralis and Tumors: Cause, Coincidence or Treatment?","type":"article-journal","volume":"18"},"uris":["http://www.mendeley.com/documents/?uuid=9b6575d0-3f1f-3a32-9ae9-d910750c305f"]}],"mendeley":{"formattedCitation":"(Liao et al., 2018)","manualFormatting":"(Liao et al., 2018)","plainTextFormattedCitation":"(Liao et al., 2018)","previouslyFormattedCitation":"(Liao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iao et al. 2018)</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Importantly, it should be emphasized that the mere presence of an antitumor immune response is insufficient to prevent or eradicate </w:t>
      </w:r>
      <w:proofErr w:type="spellStart"/>
      <w:r w:rsidRPr="005B3A0B">
        <w:rPr>
          <w:rFonts w:ascii="Times New Roman" w:hAnsi="Times New Roman" w:cs="Times New Roman"/>
          <w:color w:val="000000" w:themeColor="text1"/>
          <w:sz w:val="24"/>
          <w:szCs w:val="24"/>
        </w:rPr>
        <w:t>tumors</w:t>
      </w:r>
      <w:proofErr w:type="spellEnd"/>
      <w:r w:rsidRPr="005B3A0B">
        <w:rPr>
          <w:rFonts w:ascii="Times New Roman" w:hAnsi="Times New Roman" w:cs="Times New Roman"/>
          <w:color w:val="000000" w:themeColor="text1"/>
          <w:sz w:val="24"/>
          <w:szCs w:val="24"/>
        </w:rPr>
        <w:t xml:space="preserve">, as cancer cells have evolved strategies to evade immune surveillanc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09/10408363.2014.886180","ISSN":"1549-781X","PMID":"24588712","abstract":"Infectious agents have been associated with cancer due to activation of pro-carcinogenic inflammatory processes within their host. Several reports, however, indicate that specific pathogens may be able to elicit anti-tumor immune responses that can lead to protection from tumorigenesis or cancer regression. Amongst these \"beneficial\" pathogens are some helminthic parasites that have already been connected with prevention of autoimmune diseases and allergies, immune conditions increasingly associated with cancer. Even though helminths have co-existed with humans and their ancestors for millions of years, investigations of their impact on human (patho)physiology are relatively new and the functions of components that can explain the helminth bi-directional influence on carcinogenesis are not well understood. This review aims to discuss evidence for the helminth-induced immune, genetic, epigenetic, proteomic, hormonal and metabolic changes that may ultimately mediate the potential pro-or anti-carcinogenic role of helminths. This overview may serve future investigations in clarifying the tumorigenic role of the most common helminthic parasites. It may also inspire the development of anti-cancer regimens and vaccines, in parallel to ongoing efforts of using helminth-based components for the prevention and/or treatment of autoimmune diseases and allergies. © 2014 Informa Healthcare USA Inc.","author":[{"dropping-particle":"","family":"Oikonomopoulou","given":"Katerina","non-dropping-particle":"","parse-names":false,"suffix":""},{"dropping-particle":"","family":"Brinc","given":"Davor","non-dropping-particle":"","parse-names":false,"suffix":""},{"dropping-particle":"","family":"Hadjisavvas","given":"Andreas","non-dropping-particle":"","parse-names":false,"suffix":""},{"dropping-particle":"","family":"Christofi","given":"Georgios","non-dropping-particle":"","parse-names":false,"suffix":""},{"dropping-particle":"","family":"Kyriacou","given":"Kyriacos","non-dropping-particle":"","parse-names":false,"suffix":""},{"dropping-particle":"","family":"Diamandis","given":"Eleftherios P.","non-dropping-particle":"","parse-names":false,"suffix":""}],"container-title":"Critical reviews in clinical laboratory sciences","id":"ITEM-1","issue":"3","issued":{"date-parts":[["2014"]]},"page":"138-148","publisher":"Crit Rev Clin Lab Sci","title":"The bifacial role of helminths in cancer: involvement of immune and non-immune mechanisms","type":"article-journal","volume":"51"},"uris":["http://www.mendeley.com/documents/?uuid=a04aa634-c65f-30a2-abe5-4efc57bf7023"]}],"mendeley":{"formattedCitation":"(Oikonomopoulou et al., 2014)","manualFormatting":"(Oikonomopoulou et al., 2014)","plainTextFormattedCitation":"(Oikonomopoulou et al., 2014)","previouslyFormattedCitation":"(Oikonomopoulou et al., 201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Oikonomopoulou et al. 201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These strategies include antigen loss, modulation of immune checkpoints and the creation of an immunosuppressiv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microenvironment (illustrated in </w:t>
      </w:r>
      <w:r w:rsidRPr="005B3A0B">
        <w:rPr>
          <w:rFonts w:ascii="Times New Roman" w:hAnsi="Times New Roman" w:cs="Times New Roman"/>
          <w:b/>
          <w:bCs/>
          <w:color w:val="000000" w:themeColor="text1"/>
          <w:sz w:val="24"/>
          <w:szCs w:val="24"/>
        </w:rPr>
        <w:t>Fig. 3</w:t>
      </w:r>
      <w:r w:rsidRPr="005B3A0B">
        <w:rPr>
          <w:rFonts w:ascii="Times New Roman" w:hAnsi="Times New Roman" w:cs="Times New Roman"/>
          <w:color w:val="000000" w:themeColor="text1"/>
          <w:sz w:val="24"/>
          <w:szCs w:val="24"/>
        </w:rPr>
        <w:t>).</w:t>
      </w:r>
    </w:p>
    <w:p w14:paraId="675FDB50"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p>
    <w:p w14:paraId="636D7C3A" w14:textId="77777777" w:rsidR="00590D85" w:rsidRPr="001E4DDD" w:rsidRDefault="00590D85" w:rsidP="00590D85">
      <w:pPr>
        <w:spacing w:after="0" w:line="480" w:lineRule="auto"/>
        <w:jc w:val="both"/>
        <w:rPr>
          <w:rFonts w:ascii="Times New Roman" w:hAnsi="Times New Roman" w:cs="Times New Roman"/>
          <w:color w:val="000000" w:themeColor="text1"/>
          <w:sz w:val="24"/>
          <w:szCs w:val="24"/>
        </w:rPr>
      </w:pPr>
      <w:r w:rsidRPr="00943EAB">
        <w:rPr>
          <w:noProof/>
          <w:color w:val="000000" w:themeColor="text1"/>
          <w:lang w:val="en-GB" w:eastAsia="en-GB"/>
        </w:rPr>
        <w:lastRenderedPageBreak/>
        <w:drawing>
          <wp:inline distT="0" distB="0" distL="0" distR="0" wp14:anchorId="7A43BA0C" wp14:editId="13455DAA">
            <wp:extent cx="5726936" cy="2542309"/>
            <wp:effectExtent l="0" t="0" r="7620" b="0"/>
            <wp:docPr id="1192530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8" t="9578" r="18" b="21635"/>
                    <a:stretch/>
                  </pic:blipFill>
                  <pic:spPr bwMode="auto">
                    <a:xfrm>
                      <a:off x="0" y="0"/>
                      <a:ext cx="5749953" cy="2552527"/>
                    </a:xfrm>
                    <a:prstGeom prst="rect">
                      <a:avLst/>
                    </a:prstGeom>
                    <a:noFill/>
                    <a:ln>
                      <a:noFill/>
                    </a:ln>
                    <a:extLst>
                      <a:ext uri="{53640926-AAD7-44D8-BBD7-CCE9431645EC}">
                        <a14:shadowObscured xmlns:a14="http://schemas.microsoft.com/office/drawing/2010/main"/>
                      </a:ext>
                    </a:extLst>
                  </pic:spPr>
                </pic:pic>
              </a:graphicData>
            </a:graphic>
          </wp:inline>
        </w:drawing>
      </w:r>
      <w:r w:rsidRPr="00943EAB">
        <w:rPr>
          <w:rFonts w:ascii="Times New Roman" w:hAnsi="Times New Roman" w:cs="Times New Roman"/>
          <w:b/>
          <w:bCs/>
          <w:color w:val="000000" w:themeColor="text1"/>
          <w:sz w:val="24"/>
          <w:szCs w:val="24"/>
        </w:rPr>
        <w:t xml:space="preserve">Fig. 3 </w:t>
      </w:r>
      <w:r w:rsidRPr="00DD2C3A">
        <w:rPr>
          <w:rFonts w:ascii="Times New Roman" w:hAnsi="Times New Roman" w:cs="Times New Roman"/>
          <w:color w:val="000000" w:themeColor="text1"/>
          <w:sz w:val="24"/>
          <w:szCs w:val="24"/>
        </w:rPr>
        <w:t xml:space="preserve">Different </w:t>
      </w:r>
      <w:proofErr w:type="spellStart"/>
      <w:r w:rsidRPr="00DD2C3A">
        <w:rPr>
          <w:rFonts w:ascii="Times New Roman" w:hAnsi="Times New Roman" w:cs="Times New Roman"/>
          <w:color w:val="000000" w:themeColor="text1"/>
          <w:sz w:val="24"/>
          <w:szCs w:val="24"/>
        </w:rPr>
        <w:t>helminth</w:t>
      </w:r>
      <w:proofErr w:type="spellEnd"/>
      <w:r w:rsidRPr="00DD2C3A">
        <w:rPr>
          <w:rFonts w:ascii="Times New Roman" w:hAnsi="Times New Roman" w:cs="Times New Roman"/>
          <w:color w:val="000000" w:themeColor="text1"/>
          <w:sz w:val="24"/>
          <w:szCs w:val="24"/>
        </w:rPr>
        <w:t xml:space="preserve"> species modulate immune pathways and cytokine/chemokine production, influencing </w:t>
      </w:r>
      <w:proofErr w:type="spellStart"/>
      <w:r w:rsidRPr="00DD2C3A">
        <w:rPr>
          <w:rFonts w:ascii="Times New Roman" w:hAnsi="Times New Roman" w:cs="Times New Roman"/>
          <w:color w:val="000000" w:themeColor="text1"/>
          <w:sz w:val="24"/>
          <w:szCs w:val="24"/>
        </w:rPr>
        <w:t>tumor</w:t>
      </w:r>
      <w:proofErr w:type="spellEnd"/>
      <w:r w:rsidRPr="00DD2C3A">
        <w:rPr>
          <w:rFonts w:ascii="Times New Roman" w:hAnsi="Times New Roman" w:cs="Times New Roman"/>
          <w:color w:val="000000" w:themeColor="text1"/>
          <w:sz w:val="24"/>
          <w:szCs w:val="24"/>
        </w:rPr>
        <w:t xml:space="preserve"> growth, metastasis, and antitumor responses.</w:t>
      </w:r>
    </w:p>
    <w:p w14:paraId="2AAA27A0" w14:textId="46094546" w:rsidR="00CB4DFE" w:rsidRPr="002D1219" w:rsidRDefault="00CB4DFE" w:rsidP="00B96FD5">
      <w:pPr>
        <w:spacing w:after="0" w:line="480" w:lineRule="auto"/>
        <w:jc w:val="both"/>
        <w:rPr>
          <w:rFonts w:ascii="Times New Roman" w:hAnsi="Times New Roman" w:cs="Times New Roman"/>
          <w:sz w:val="24"/>
          <w:szCs w:val="24"/>
        </w:rPr>
      </w:pP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1038/S41598-018-30058-9,","ISSN":"20452322","PMID":"30069018","abstract":"Persistent infection with human papillomavirus (HPV) is responsible for nearly all new cervical cancer cases worldwide. In low- and middle-income countries (LMIC), infection with helminths has been linked to increased HPV prevalence. As the incidence of cervical cancer rises in helminth endemic regions, it is critical to understand the interaction between exposure to helminths and the progression of cervical cancer. Here we make use of several cervical cancer cell lines to demonstrate that exposure to antigens from the hookworm N. brasiliensis significantly reduces cervical cancer cell migration and global expression of vimentin and N-cadherin. Importantly, N. brasiliensis antigen significantly reduced expression of cell-surface vimentin, while decreasing HPV type 16 (HPV16) pseudovirion internalization. In vivo infection with N. brasiliensis significantly reduced vimentin expression within the female genital tract, confirming the relevance of these in vitro findings. Together, these findings demonstrate that infection with the hookworm-like parasite N. brasiliensis can systemically alter genital tract mesenchymal markers in a way that may impair cervical cancer cell progression. These findings reveal a possible late-stage treatment for reducing cervical cancer progression using helminth antigens.","author":[{"dropping-particle":"","family":"Jacobs","given":"Brittany Amber","non-dropping-particle":"","parse-names":false,"suffix":""},{"dropping-particle":"","family":"Chetty","given":"Alisha","non-dropping-particle":"","parse-names":false,"suffix":""},{"dropping-particle":"","family":"Horsnell","given":"William Gordon Charles","non-dropping-particle":"","parse-names":false,"suffix":""},{"dropping-particle":"","family":"Schäfer","given":"Georgia","non-dropping-particle":"","parse-names":false,"suffix":""},{"dropping-particle":"","family":"Prince","given":"Sharon","non-dropping-particle":"","parse-names":false,"suffix":""},{"dropping-particle":"","family":"Smith","given":"Katherine Ann","non-dropping-particle":"","parse-names":false,"suffix":""}],"container-title":"Scientific Reports","id":"ITEM-1","issue":"1","issued":{"date-parts":[["2018","12","1"]]},"publisher":"Nature Publishing Group","title":"Hookworm exposure decreases human papillomavirus uptake and cervical cancer cell migration through systemic regulation of epithelial-mesenchymal transition marker expression","type":"article-journal","volume":"8"},"uris":["http://www.mendeley.com/documents/?uuid=08cfef16-1925-3083-a10e-bae11eecc92d"]}],"mendeley":{"formattedCitation":"(Jacobs et al., 2018)","manualFormatting":"Jacobs (2018)","plainTextFormattedCitation":"(Jacobs et al., 2018)","previouslyFormattedCitation":"(Jacobs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Jacobs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further suggested that </w:t>
      </w:r>
      <w:proofErr w:type="spellStart"/>
      <w:r w:rsidRPr="002D1219">
        <w:rPr>
          <w:rFonts w:ascii="Times New Roman" w:hAnsi="Times New Roman" w:cs="Times New Roman"/>
          <w:sz w:val="24"/>
          <w:szCs w:val="24"/>
        </w:rPr>
        <w:t>helminth</w:t>
      </w:r>
      <w:proofErr w:type="spellEnd"/>
      <w:r w:rsidRPr="002D1219">
        <w:rPr>
          <w:rFonts w:ascii="Times New Roman" w:hAnsi="Times New Roman" w:cs="Times New Roman"/>
          <w:sz w:val="24"/>
          <w:szCs w:val="24"/>
        </w:rPr>
        <w:t xml:space="preserve">-derived extracellular vesicles (EVs), analogous to </w:t>
      </w:r>
      <w:proofErr w:type="spellStart"/>
      <w:r w:rsidRPr="002D1219">
        <w:rPr>
          <w:rFonts w:ascii="Times New Roman" w:hAnsi="Times New Roman" w:cs="Times New Roman"/>
          <w:sz w:val="24"/>
          <w:szCs w:val="24"/>
        </w:rPr>
        <w:t>exosomes</w:t>
      </w:r>
      <w:proofErr w:type="spellEnd"/>
      <w:r w:rsidRPr="002D1219">
        <w:rPr>
          <w:rFonts w:ascii="Times New Roman" w:hAnsi="Times New Roman" w:cs="Times New Roman"/>
          <w:sz w:val="24"/>
          <w:szCs w:val="24"/>
        </w:rPr>
        <w:t xml:space="preserve">, play a pivotal role in parasite-host interactions. Notably, antigens derived from </w:t>
      </w:r>
      <w:proofErr w:type="spellStart"/>
      <w:r w:rsidRPr="002D1219">
        <w:rPr>
          <w:rFonts w:ascii="Times New Roman" w:hAnsi="Times New Roman" w:cs="Times New Roman"/>
          <w:i/>
          <w:iCs/>
          <w:sz w:val="24"/>
          <w:szCs w:val="24"/>
        </w:rPr>
        <w:t>Nippostrongylus</w:t>
      </w:r>
      <w:proofErr w:type="spellEnd"/>
      <w:r w:rsidRPr="002D1219">
        <w:rPr>
          <w:rFonts w:ascii="Times New Roman" w:hAnsi="Times New Roman" w:cs="Times New Roman"/>
          <w:i/>
          <w:iCs/>
          <w:sz w:val="24"/>
          <w:szCs w:val="24"/>
        </w:rPr>
        <w:t xml:space="preserve"> </w:t>
      </w:r>
      <w:proofErr w:type="spellStart"/>
      <w:r w:rsidRPr="002D1219">
        <w:rPr>
          <w:rFonts w:ascii="Times New Roman" w:hAnsi="Times New Roman" w:cs="Times New Roman"/>
          <w:i/>
          <w:iCs/>
          <w:sz w:val="24"/>
          <w:szCs w:val="24"/>
        </w:rPr>
        <w:t>brasiliensis</w:t>
      </w:r>
      <w:proofErr w:type="spellEnd"/>
      <w:r w:rsidRPr="002D1219">
        <w:rPr>
          <w:rFonts w:ascii="Times New Roman" w:hAnsi="Times New Roman" w:cs="Times New Roman"/>
          <w:sz w:val="24"/>
          <w:szCs w:val="24"/>
        </w:rPr>
        <w:t xml:space="preserve"> have been shown to reduce the progression of cervical cancer by inhibiting cancer cell migration and blocking the uptake of human papillomavirus (HPV), a major etiological agent of cervical cancer </w:t>
      </w: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3389/FIMMU.2018.00850,","ISSN":"16643224","abstract":"Gastrointestinal (GI) parasites, hookworms in particular, have evolved to cause minimal harm to their hosts, allowing them to establish chronic infections. This is mediated by creating an immunoregulatory environment. Indeed, hookworms are such potent suppressors of inflammation that they have been used in clinical trials to treat inflammatory bowel diseases (IBD) and celiac disease. Since the recent description of helminths (worms) secreting extracellular vesicles (EVs), exosome-like EVs from different helminths have been characterized and their salient roles in parasite-host interactions have been highlighted. Here, we analyze EVs from the rodent parasite Nippostrongylus brasiliensis, which has been used as a model for human hookworm infection. N. brasiliensis EVs (Nb-EVs) are actively internalized by mouse gut organoids, indicating a role in driving parasitism. We used proteomics and RNA-Seq to profile the molecular composition of Nb-EVs. We identified 81 proteins, including proteins frequently present in exosomes (like tetraspanin, enolase, 14-3-3 protein, and heat shock proteins), and 27 sperm-coating protein-like extracellular proteins. RNA-Seq analysis revealed 52 miRNA species, many of which putatively map to mouse genes involved in regulation of inflammation. To determine whether GI nematode EVs had immunomodulatory properties, we assessed their potential to suppress GI inflammation in a mouse model of inducible chemical colitis. EVs from N. brasiliensis but not those from the whipworm Trichuris muris or control vesicles from grapes protected against colitic inflammation in the gut of mice that received a single intraperitoneal injection of EVs. Key cytokines associated with colitic pathology (IL-6, IL-1β, IFNγ, and IL-17a) were significantly suppressed in colon tissues from EV-treated mice. By contrast, high levels of the anti-inflammatory cytokine IL-10 were detected in Nb-EV-treated mice. Proteins and miRNAs contained within helminth EVs hold great potential application in development of drugs to treat helminth infections as well as chronic non-infectious diseases resulting from a dysregulated immune system, such as IBD.","author":[{"dropping-particle":"","family":"Eichenberger","given":"Ramon M.","non-dropping-particle":"","parse-names":false,"suffix":""},{"dropping-particle":"","family":"Ryan","given":"Stephanie","non-dropping-particle":"","parse-names":false,"suffix":""},{"dropping-particle":"","family":"Jones","given":"Linda","non-dropping-particle":"","parse-names":false,"suffix":""},{"dropping-particle":"","family":"Buitrago","given":"Geraldine","non-dropping-particle":"","parse-names":false,"suffix":""},{"dropping-particle":"","family":"Polster","given":"Ramona","non-dropping-particle":"","parse-names":false,"suffix":""},{"dropping-particle":"","family":"Oca","given":"Marcela Montes","non-dropping-particle":"de","parse-names":false,"suffix":""},{"dropping-particle":"","family":"Zuvelek","given":"Jennifer","non-dropping-particle":"","parse-names":false,"suffix":""},{"dropping-particle":"","family":"Giacomin","given":"Paul R.","non-dropping-particle":"","parse-names":false,"suffix":""},{"dropping-particle":"","family":"Dent","given":"Lindsay A.","non-dropping-particle":"","parse-names":false,"suffix":""},{"dropping-particle":"","family":"Engwerda","given":"Christian R.","non-dropping-particle":"","parse-names":false,"suffix":""},{"dropping-particle":"","family":"Field","given":"Matthew A.","non-dropping-particle":"","parse-names":false,"suffix":""},{"dropping-particle":"","family":"Sotillo","given":"Javier","non-dropping-particle":"","parse-names":false,"suffix":""},{"dropping-particle":"","family":"Loukas","given":"Alex","non-dropping-particle":"","parse-names":false,"suffix":""}],"container-title":"Frontiers in Immunology","id":"ITEM-1","issue":"APR","issued":{"date-parts":[["2018","4","30"]]},"publisher":"Frontiers Media S.A.","title":"Hookworm secreted extracellular vesicles interact with host cells and prevent inducible colitis in mice","type":"article-journal","volume":"9"},"uris":["http://www.mendeley.com/documents/?uuid=62373d79-0650-372e-9c82-d1f14f0966fe"]}],"mendeley":{"formattedCitation":"(Eichenberger et al., 2018)","plainTextFormattedCitation":"(Eichenberger et al., 2018)","previouslyFormattedCitation":"(Eichenberger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Eichenberger et al.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w:t>
      </w:r>
    </w:p>
    <w:p w14:paraId="4F9988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228246DC" w14:textId="7E9C5C9A"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Discussion</w:t>
      </w:r>
      <w:r>
        <w:rPr>
          <w:rFonts w:ascii="Times New Roman" w:hAnsi="Times New Roman" w:cs="Times New Roman"/>
          <w:b/>
          <w:bCs/>
          <w:color w:val="000000" w:themeColor="text1"/>
          <w:sz w:val="24"/>
          <w:szCs w:val="24"/>
        </w:rPr>
        <w:t xml:space="preserve"> </w:t>
      </w:r>
    </w:p>
    <w:p w14:paraId="4284EA4C" w14:textId="2DB4F7F6"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e present review consolidates emerging insights into the complex and dynamic relationship between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and carcinogenesis in humans. While classically considered as agents of chronic infection and morbidity, certain helminths</w:t>
      </w:r>
      <w:r>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such as </w:t>
      </w:r>
      <w:proofErr w:type="spellStart"/>
      <w:r w:rsidRPr="009043CE">
        <w:rPr>
          <w:rFonts w:ascii="Times New Roman" w:hAnsi="Times New Roman" w:cs="Times New Roman"/>
          <w:i/>
          <w:iCs/>
          <w:color w:val="000000" w:themeColor="text1"/>
          <w:sz w:val="24"/>
          <w:szCs w:val="24"/>
          <w:lang w:val="en-US"/>
        </w:rPr>
        <w:t>Opisthorchis</w:t>
      </w:r>
      <w:proofErr w:type="spellEnd"/>
      <w:r w:rsidRPr="009043CE">
        <w:rPr>
          <w:rFonts w:ascii="Times New Roman" w:hAnsi="Times New Roman" w:cs="Times New Roman"/>
          <w:i/>
          <w:iCs/>
          <w:color w:val="000000" w:themeColor="text1"/>
          <w:sz w:val="24"/>
          <w:szCs w:val="24"/>
          <w:lang w:val="en-US"/>
        </w:rPr>
        <w:t xml:space="preserve"> </w:t>
      </w:r>
      <w:proofErr w:type="spellStart"/>
      <w:r w:rsidRPr="009043CE">
        <w:rPr>
          <w:rFonts w:ascii="Times New Roman" w:hAnsi="Times New Roman" w:cs="Times New Roman"/>
          <w:i/>
          <w:iCs/>
          <w:color w:val="000000" w:themeColor="text1"/>
          <w:sz w:val="24"/>
          <w:szCs w:val="24"/>
          <w:lang w:val="en-US"/>
        </w:rPr>
        <w:t>viverrini</w:t>
      </w:r>
      <w:proofErr w:type="spellEnd"/>
      <w:r w:rsidRPr="009043CE">
        <w:rPr>
          <w:rFonts w:ascii="Times New Roman" w:hAnsi="Times New Roman" w:cs="Times New Roman"/>
          <w:color w:val="000000" w:themeColor="text1"/>
          <w:sz w:val="24"/>
          <w:szCs w:val="24"/>
          <w:lang w:val="en-US"/>
        </w:rPr>
        <w:t xml:space="preserve">, </w:t>
      </w:r>
      <w:proofErr w:type="spellStart"/>
      <w:r w:rsidRPr="009043CE">
        <w:rPr>
          <w:rFonts w:ascii="Times New Roman" w:hAnsi="Times New Roman" w:cs="Times New Roman"/>
          <w:i/>
          <w:iCs/>
          <w:color w:val="000000" w:themeColor="text1"/>
          <w:sz w:val="24"/>
          <w:szCs w:val="24"/>
          <w:lang w:val="en-US"/>
        </w:rPr>
        <w:t>Clonorchis</w:t>
      </w:r>
      <w:proofErr w:type="spellEnd"/>
      <w:r w:rsidRPr="009043CE">
        <w:rPr>
          <w:rFonts w:ascii="Times New Roman" w:hAnsi="Times New Roman" w:cs="Times New Roman"/>
          <w:i/>
          <w:iCs/>
          <w:color w:val="000000" w:themeColor="text1"/>
          <w:sz w:val="24"/>
          <w:szCs w:val="24"/>
          <w:lang w:val="en-US"/>
        </w:rPr>
        <w:t xml:space="preserve"> </w:t>
      </w:r>
      <w:proofErr w:type="spellStart"/>
      <w:r w:rsidRPr="009043CE">
        <w:rPr>
          <w:rFonts w:ascii="Times New Roman" w:hAnsi="Times New Roman" w:cs="Times New Roman"/>
          <w:i/>
          <w:iCs/>
          <w:color w:val="000000" w:themeColor="text1"/>
          <w:sz w:val="24"/>
          <w:szCs w:val="24"/>
          <w:lang w:val="en-US"/>
        </w:rPr>
        <w:t>sinensis</w:t>
      </w:r>
      <w:proofErr w:type="spellEnd"/>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Schistosoma haematobium</w:t>
      </w:r>
      <w:r>
        <w:rPr>
          <w:rFonts w:ascii="Times New Roman" w:hAnsi="Times New Roman" w:cs="Times New Roman"/>
          <w:i/>
          <w:iCs/>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have been definitively recognized as Group 1 biological carcinogen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1","issue":"4","issued":{"date-parts":[["2009"]]},"page":"321-322","publisher":"Lancet Oncol","title":"A review of human carcinogens--Part B: biological agents","type":"article-journal","volume":"10"},"uris":["http://www.mendeley.com/documents/?uuid=eb8df97e-5870-3487-89b7-424c99e57138"]}],"mendeley":{"formattedCitation":"(Bouvard et al., 2009)","plainTextFormattedCitation":"(Bouvard et al., 2009)","previouslyFormattedCitation":"(Bouvard et al., 200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Bouvard et al. 2009)</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Notably, there is growing evidence linking other helminths to a spectrum of human malignanci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2","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 van Tong et al., 2017)","plainTextFormattedCitation":"(MacHicado &amp; Marcos, 2016; van Tong et al., 2017)","previouslyFormattedCitation":"(MacHicado &amp; Marcos, 2016; van Tong et al.,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MacHicado &amp; Marcos 2016; van Tong et al. 2017)</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Helminths remain among the most prevalent infectious agents globally, particularly in low- and middle-income countries where environmental, socioeconomic and public health disparities persist. In regions such as sub-Saharan Africa, the burden of </w:t>
      </w:r>
      <w:r w:rsidRPr="009043CE">
        <w:rPr>
          <w:rFonts w:ascii="Times New Roman" w:hAnsi="Times New Roman" w:cs="Times New Roman"/>
          <w:color w:val="000000" w:themeColor="text1"/>
          <w:sz w:val="24"/>
          <w:szCs w:val="24"/>
          <w:lang w:val="en-US"/>
        </w:rPr>
        <w:lastRenderedPageBreak/>
        <w:t xml:space="preserve">helminthic infections is compounded by co-endemic conditions like malaria and HIV, which collectively impair vaccine effectiveness and exacerbate public health challeng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55/2022/4484183","ISSN":"1687-8558","PMID":"35480628","abstract":"Background. In developing countries, environmental and personal hygiene is playing a great role in the increasing of intestinal helminth infection. In countries with limited resources and poor hygiene practices, there is a substantial overlap of intestinal helminthic and chronic infections like HIV, TB, and cancer. Intestinal helminths like Ascaris lumbricoides, Trichuris trichiura, and hookworm cause malnutrition and induce a type-2 immune response that could worsen the severity and clinical outcomes of patients with cancer. Our aim was to determine the prevalence of intestinal helminths among cancer patients who are under chemotherapy. Methodology. A prospective cross-sectional study was conducted in volunteer cancer patients. Clinical information were collected from study participants using a structured questioner. Stool sample was collected for parasitological examination. Formol-ether concentration technique was done, and then, two microscopic slides were prepared. Examination was done by two laboratory technicians for the detection of helminths. SPSS version 22 was used for data analysis, and simple descriptive statistical analysis was done for data presentation. Result. The total study participants were 41, of these 31 (75.6%) were females and 10 (24.4%) were male. Breast cancer and colonic cancer were the highest proportion with the others, 43.9% and 17.1%, respectively. The prevalence of intestinal parasites were 7/41 (17%). Hookworm 3/41(7.3%), Ascaris lumbricoides 3/41(7.3%), and Hymenolepis nana 1/41(2.4%) are the isolated parasite. Conclusions and Recommendations. The prevalence of intestinal helminths in cancer is lower than HIV and DM in the study area. However, the prevalence in these cancer patients is still high and needs deworming and health education for the better management of these cancer patients.","author":[{"dropping-particle":"","family":"Sitotaw","given":"Elsa","non-dropping-particle":"","parse-names":false,"suffix":""},{"dropping-particle":"","family":"Sitotaw","given":"Adino","non-dropping-particle":"","parse-names":false,"suffix":""},{"dropping-particle":"","family":"Aleka","given":"Yetemwork","non-dropping-particle":"","parse-names":false,"suffix":""},{"dropping-particle":"","family":"Lemma","given":"Mulualem","non-dropping-particle":"","parse-names":false,"suffix":""}],"container-title":"Journal of cancer epidemiology","id":"ITEM-1","issued":{"date-parts":[["2022"]]},"publisher":"J Cancer Epidemiol","title":"Prevalence of Intestinal Helminths among Cancer Patients Who Are under Chemotherapy at the University of Gondar Comprehensive Specialized Hospital Oncology Clinic, Northwest Ethiopia","type":"article-journal","volume":"2022"},"uris":["http://www.mendeley.com/documents/?uuid=291963f0-2d36-3c78-b24d-5272cd853181"]}],"mendeley":{"formattedCitation":"(Sitotaw et al., 2022)","plainTextFormattedCitation":"(Sitotaw et al., 2022)","previouslyFormattedCitation":"(Sitotaw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Sitotaw et al. 2022)</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The high prevalence of intestinal helminths further contributes to nutritional deficiencies, immunomodulation and chronic inflammation — key factors implicated in the pathogenesis of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induced malignancies.</w:t>
      </w:r>
    </w:p>
    <w:p w14:paraId="28B96A79" w14:textId="138513DB"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At the molecular level,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promote carcinogenesis through several mechanisms: chronic inflammation leading to oxidative stress, the production of parasite-derived </w:t>
      </w:r>
      <w:proofErr w:type="spellStart"/>
      <w:r w:rsidRPr="009043CE">
        <w:rPr>
          <w:rFonts w:ascii="Times New Roman" w:hAnsi="Times New Roman" w:cs="Times New Roman"/>
          <w:color w:val="000000" w:themeColor="text1"/>
          <w:sz w:val="24"/>
          <w:szCs w:val="24"/>
          <w:lang w:val="en-US"/>
        </w:rPr>
        <w:t>genotoxic</w:t>
      </w:r>
      <w:proofErr w:type="spellEnd"/>
      <w:r w:rsidRPr="009043CE">
        <w:rPr>
          <w:rFonts w:ascii="Times New Roman" w:hAnsi="Times New Roman" w:cs="Times New Roman"/>
          <w:color w:val="000000" w:themeColor="text1"/>
          <w:sz w:val="24"/>
          <w:szCs w:val="24"/>
          <w:lang w:val="en-US"/>
        </w:rPr>
        <w:t xml:space="preserve"> metabolites such as </w:t>
      </w:r>
      <w:proofErr w:type="spellStart"/>
      <w:r w:rsidRPr="009043CE">
        <w:rPr>
          <w:rFonts w:ascii="Times New Roman" w:hAnsi="Times New Roman" w:cs="Times New Roman"/>
          <w:color w:val="000000" w:themeColor="text1"/>
          <w:sz w:val="24"/>
          <w:szCs w:val="24"/>
          <w:lang w:val="en-US"/>
        </w:rPr>
        <w:t>oxysterols</w:t>
      </w:r>
      <w:proofErr w:type="spellEnd"/>
      <w:r w:rsidRPr="009043CE">
        <w:rPr>
          <w:rFonts w:ascii="Times New Roman" w:hAnsi="Times New Roman" w:cs="Times New Roman"/>
          <w:color w:val="000000" w:themeColor="text1"/>
          <w:sz w:val="24"/>
          <w:szCs w:val="24"/>
          <w:lang w:val="en-US"/>
        </w:rPr>
        <w:t xml:space="preserve"> and catechol estrogens and interference with host immune surveillanc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 Gouveia et al., 2019)","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Pr>
          <w:rFonts w:ascii="Times New Roman" w:hAnsi="Times New Roman" w:cs="Times New Roman"/>
          <w:noProof/>
          <w:color w:val="000000" w:themeColor="text1"/>
          <w:sz w:val="24"/>
          <w:szCs w:val="24"/>
        </w:rPr>
        <w:t xml:space="preserve">; </w:t>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043CE">
        <w:rPr>
          <w:rFonts w:ascii="Times New Roman" w:hAnsi="Times New Roman" w:cs="Times New Roman"/>
          <w:color w:val="000000" w:themeColor="text1"/>
          <w:sz w:val="24"/>
          <w:szCs w:val="24"/>
          <w:lang w:val="en-US"/>
        </w:rPr>
        <w:t xml:space="preserve">. The role of CYP450 enzymes, both host- and parasite-encoded, in the </w:t>
      </w:r>
      <w:proofErr w:type="spellStart"/>
      <w:r w:rsidRPr="009043CE">
        <w:rPr>
          <w:rFonts w:ascii="Times New Roman" w:hAnsi="Times New Roman" w:cs="Times New Roman"/>
          <w:color w:val="000000" w:themeColor="text1"/>
          <w:sz w:val="24"/>
          <w:szCs w:val="24"/>
          <w:lang w:val="en-US"/>
        </w:rPr>
        <w:t>bioactivation</w:t>
      </w:r>
      <w:proofErr w:type="spellEnd"/>
      <w:r w:rsidRPr="009043CE">
        <w:rPr>
          <w:rFonts w:ascii="Times New Roman" w:hAnsi="Times New Roman" w:cs="Times New Roman"/>
          <w:color w:val="000000" w:themeColor="text1"/>
          <w:sz w:val="24"/>
          <w:szCs w:val="24"/>
          <w:lang w:val="en-US"/>
        </w:rPr>
        <w:t xml:space="preserve"> of these metabolites underscores a significant biochemical pathway in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related carcinogenesi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id":"ITEM-2","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2","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 Pakharukova et al., 2015)","plainTextFormattedCitation":"(Hossam Abdelmonem et al., 2024; Pakharukova et al., 2015)","previouslyFormattedCitation":"(Hossam Abdelmonem et al., 2024; Pakharukova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Hossam Abdelmonem et al. 2024; Pakharukova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Furthermore,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induced reactive oxygen and nitrogen species (ROS/RNS) contribute to DNA damage, genomic instability and somatic mutations within host tissues, as evidenced in schistosomiasis-associated bladder cancers and liver fluke-associated </w:t>
      </w:r>
      <w:proofErr w:type="spellStart"/>
      <w:r w:rsidRPr="009043CE">
        <w:rPr>
          <w:rFonts w:ascii="Times New Roman" w:hAnsi="Times New Roman" w:cs="Times New Roman"/>
          <w:color w:val="000000" w:themeColor="text1"/>
          <w:sz w:val="24"/>
          <w:szCs w:val="24"/>
          <w:lang w:val="en-US"/>
        </w:rPr>
        <w:t>cholangiocarcinomas</w:t>
      </w:r>
      <w:proofErr w:type="spellEnd"/>
      <w:r w:rsidRPr="009043C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2","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Kawanishi et al., 2017; Schulpis et al., 2006)","plainTextFormattedCitation":"(Kawanishi et al., 2017; Schulpis et al., 2006)","previouslyFormattedCitation":"(Kawanishi et al., 2017; Schulpis et al., 2006)"},"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Kawanishi et al. 2017; Schulpis et al. 2006)</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Interestingly, not all helminths uniformly promote cancer; some display paradoxical anti-tumor effects. For example, extracts of </w:t>
      </w:r>
      <w:proofErr w:type="spellStart"/>
      <w:r w:rsidRPr="009043CE">
        <w:rPr>
          <w:rFonts w:ascii="Times New Roman" w:hAnsi="Times New Roman" w:cs="Times New Roman"/>
          <w:i/>
          <w:iCs/>
          <w:color w:val="000000" w:themeColor="text1"/>
          <w:sz w:val="24"/>
          <w:szCs w:val="24"/>
          <w:lang w:val="en-US"/>
        </w:rPr>
        <w:t>Echinococcus</w:t>
      </w:r>
      <w:proofErr w:type="spellEnd"/>
      <w:r w:rsidRPr="009043CE">
        <w:rPr>
          <w:rFonts w:ascii="Times New Roman" w:hAnsi="Times New Roman" w:cs="Times New Roman"/>
          <w:i/>
          <w:iCs/>
          <w:color w:val="000000" w:themeColor="text1"/>
          <w:sz w:val="24"/>
          <w:szCs w:val="24"/>
          <w:lang w:val="en-US"/>
        </w:rPr>
        <w:t xml:space="preserve"> </w:t>
      </w:r>
      <w:proofErr w:type="spellStart"/>
      <w:r w:rsidRPr="009043CE">
        <w:rPr>
          <w:rFonts w:ascii="Times New Roman" w:hAnsi="Times New Roman" w:cs="Times New Roman"/>
          <w:i/>
          <w:iCs/>
          <w:color w:val="000000" w:themeColor="text1"/>
          <w:sz w:val="24"/>
          <w:szCs w:val="24"/>
          <w:lang w:val="en-US"/>
        </w:rPr>
        <w:t>granulosus</w:t>
      </w:r>
      <w:proofErr w:type="spellEnd"/>
      <w:r w:rsidRPr="009043CE">
        <w:rPr>
          <w:rFonts w:ascii="Times New Roman" w:hAnsi="Times New Roman" w:cs="Times New Roman"/>
          <w:color w:val="000000" w:themeColor="text1"/>
          <w:sz w:val="24"/>
          <w:szCs w:val="24"/>
          <w:lang w:val="en-US"/>
        </w:rPr>
        <w:t xml:space="preserve"> and </w:t>
      </w:r>
      <w:proofErr w:type="spellStart"/>
      <w:r w:rsidRPr="009043CE">
        <w:rPr>
          <w:rFonts w:ascii="Times New Roman" w:hAnsi="Times New Roman" w:cs="Times New Roman"/>
          <w:i/>
          <w:iCs/>
          <w:color w:val="000000" w:themeColor="text1"/>
          <w:sz w:val="24"/>
          <w:szCs w:val="24"/>
          <w:lang w:val="en-US"/>
        </w:rPr>
        <w:t>Taenia</w:t>
      </w:r>
      <w:proofErr w:type="spellEnd"/>
      <w:r w:rsidRPr="009043CE">
        <w:rPr>
          <w:rFonts w:ascii="Times New Roman" w:hAnsi="Times New Roman" w:cs="Times New Roman"/>
          <w:i/>
          <w:iCs/>
          <w:color w:val="000000" w:themeColor="text1"/>
          <w:sz w:val="24"/>
          <w:szCs w:val="24"/>
          <w:lang w:val="en-US"/>
        </w:rPr>
        <w:t xml:space="preserve"> </w:t>
      </w:r>
      <w:proofErr w:type="spellStart"/>
      <w:r w:rsidRPr="009043CE">
        <w:rPr>
          <w:rFonts w:ascii="Times New Roman" w:hAnsi="Times New Roman" w:cs="Times New Roman"/>
          <w:i/>
          <w:iCs/>
          <w:color w:val="000000" w:themeColor="text1"/>
          <w:sz w:val="24"/>
          <w:szCs w:val="24"/>
          <w:lang w:val="en-US"/>
        </w:rPr>
        <w:t>crassiceps</w:t>
      </w:r>
      <w:proofErr w:type="spellEnd"/>
      <w:r w:rsidRPr="009043CE">
        <w:rPr>
          <w:rFonts w:ascii="Times New Roman" w:hAnsi="Times New Roman" w:cs="Times New Roman"/>
          <w:color w:val="000000" w:themeColor="text1"/>
          <w:sz w:val="24"/>
          <w:szCs w:val="24"/>
          <w:lang w:val="en-US"/>
        </w:rPr>
        <w:t xml:space="preserve"> have demonstrated immunotherapeutic potential in experimental cancer models, reducing tumor progression and modulating inflammatory respons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id":"ITEM-2","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2","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Callejas et al., 2018; Ledesma-Soto et al., 2015)","plainTextFormattedCitation":"(Callejas et al., 2018; Ledesma-Soto et al., 2015)","previouslyFormattedCitation":"(Callejas et al., 2018; Ledesma-Soto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7621EB">
        <w:rPr>
          <w:rFonts w:ascii="Times New Roman" w:hAnsi="Times New Roman" w:cs="Times New Roman"/>
          <w:noProof/>
          <w:color w:val="000000" w:themeColor="text1"/>
          <w:sz w:val="24"/>
          <w:szCs w:val="24"/>
          <w:lang w:val="en-US"/>
        </w:rPr>
        <w:t>(Callejas et al. 2018; Ledesma-Soto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dualistic interactions emphasize the nuanced role of helminths in tumor biology</w:t>
      </w:r>
      <w:r w:rsidR="00174FA2">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as both promoters of carcinogenesis and potential sources of bioactive anti-cancer molecule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Despite these advances, gaps in understanding remain. While epidemiological data convincingly link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to specific cancers, the precise molecular events and cofactors involved in this process — including host genetic susceptibility and the influence of environmental factors — are still poorly understood. </w:t>
      </w:r>
      <w:r w:rsidRPr="009043CE">
        <w:rPr>
          <w:rFonts w:ascii="Times New Roman" w:hAnsi="Times New Roman" w:cs="Times New Roman"/>
          <w:color w:val="000000" w:themeColor="text1"/>
          <w:sz w:val="24"/>
          <w:szCs w:val="24"/>
          <w:lang w:val="en-US"/>
        </w:rPr>
        <w:lastRenderedPageBreak/>
        <w:t xml:space="preserve">Moreover, considering the latency period of many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associated cancers, robust longitudinal studies in endemic regions are urgently needed to clarify causality and intervention points.</w:t>
      </w:r>
    </w:p>
    <w:p w14:paraId="7E65B0BB" w14:textId="5816D075" w:rsidR="00CB4DFE" w:rsidRPr="002A0CCB"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Equally important is addressing the upstream drivers of helminthic infection. Public health measures such as improving hygiene, sanitation, safe drinking water access and socioeconomic conditions remain the first lines of defense against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induced morbidity and malignancy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4103/0974-777X.81696","ISSN":"0974777X","PMID":"21731306","abstract":"Soil-transmitted helminths (STHs) form one of the most important groups of infectious agents and are the cause of serious global health problems. The most important STHs are roundworms (Ascaris lumbricoides), whipworms (Trichuris trichiura) and hookworms (Necator americanus or Ancylostoma duodenale); on a global level, more than a billion people have been infected by at least one species of this group of pathogens. This review explores the general concepts of transmission dynamics and the environment and intensity of infection and morbidity of STHs. The global strategy for the control of soil-transmitted helminthiasis is based on (i) regular anthelminthic treatment, (ii) health education, (iii) sanitation and personal hygiene and (iv) other means of prevention with vaccines and remote sensoring. The reasons for the development of a control strategy based on population intervention rather than on individual treatment are discussed, as well as the costs of the prevention of STHs, although these cannot always be calculated because interventions in health education are difficult to measure. An efficient sanitation infrastructure can reduce the morbidity of STHs and eliminates the underlying cause of most poverty-related diseases and thus supports the economic development of a country.","author":[{"dropping-particle":"","family":"Mascarini-Serra","given":"Luciene","non-dropping-particle":"","parse-names":false,"suffix":""}],"container-title":"Journal of Global Infectious Diseases","id":"ITEM-1","issue":"2","issued":{"date-parts":[["2011","4"]]},"page":"175","title":"Prevention of Soil-transmitted Helminth Infection","type":"article-journal","volume":"3"},"uris":["http://www.mendeley.com/documents/?uuid=5fe72722-fbb9-3657-8cc5-6da689541954"]}],"mendeley":{"formattedCitation":"(Mascarini-Serra, 2011)","plainTextFormattedCitation":"(Mascarini-Serra, 2011)","previouslyFormattedCitation":"(Mascarini-Serra, 20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6073E">
        <w:rPr>
          <w:rFonts w:ascii="Times New Roman" w:hAnsi="Times New Roman" w:cs="Times New Roman"/>
          <w:noProof/>
          <w:color w:val="000000" w:themeColor="text1"/>
          <w:sz w:val="24"/>
          <w:szCs w:val="24"/>
          <w:lang w:val="en-US"/>
        </w:rPr>
        <w:t>(Mascarini-Serra 2011)</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Additionally, interrupting parasite transmission through environmental management to eliminate intermediate hosts and contaminated water sources, alongside the development of effective anti-parasitic vaccines, will be essential to control the global burden of helminthic infection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Emerging adjunctive strategies, including early cancer detection programs in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endemic areas, dietary antioxidant supplementation and the use of selective cyclooxygenase-2 (COX-2) inhibitors or non-steroidal anti-inflammatory drugs (NSAIDs), hold promise in reducing inflammation-driven tumor progressio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APSB.2022.01.002","ISSN":"22113843","PMID":"35755295","abstract":"Cyclooxygenases play a vital role in inflammation and are responsible for the production of prostaglandins. Two cyclooxygenases are described, the constitutive cyclooxygenase-1 and the inducible cyclooxygenase-2, for which the target inhibitors are the non-steroidal anti-inflammatory drugs (NSAIDs). Prostaglandins are a class of lipid compounds that mediate acute and chronic inflammation. NSAIDs are the most frequent choices for treatment of inflammation. Nevertheless, currently used anti-inflammatory drugs have become associated with a variety of adverse effects which lead to diminished output even market withdrawal. Recently, more studies have been carried out on searching novel selective COX-2 inhibitors with safety profiles. In this review, we highlight the various structural classes of organic and natural scaffolds with efficient COX-2 inhibitory activity reported during 2011–2021. It will be valuable for pharmaceutical scientists to read up on the current chemicals to pave the way for subsequent research.","author":[{"dropping-particle":"","family":"Ju","given":"Zhiran","non-dropping-particle":"","parse-names":false,"suffix":""},{"dropping-particle":"","family":"Li","given":"Menglan","non-dropping-particle":"","parse-names":false,"suffix":""},{"dropping-particle":"","family":"Xu","given":"Junde","non-dropping-particle":"","parse-names":false,"suffix":""},{"dropping-particle":"","family":"Howell","given":"Daniel C.","non-dropping-particle":"","parse-names":false,"suffix":""},{"dropping-particle":"","family":"Li","given":"Zhiyun","non-dropping-particle":"","parse-names":false,"suffix":""},{"dropping-particle":"","family":"Chen","given":"Fen Er","non-dropping-particle":"","parse-names":false,"suffix":""}],"container-title":"Acta Pharmaceutica Sinica. B","id":"ITEM-1","issue":"6","issued":{"date-parts":[["2022","6","1"]]},"page":"2790","publisher":"Chinese Academy of Medical Sciences","title":"Recent development on COX-2 inhibitors as promising anti-inflammatory agents: The past 10 years","type":"article-journal","volume":"12"},"uris":["http://www.mendeley.com/documents/?uuid=4b2a9e0f-431d-365b-89ed-cb3dab3727ab"]},{"id":"ITEM-2","itemData":{"DOI":"10.1016/J.HELIYON.2025.E42055","ISSN":"2405-8440","author":[{"dropping-particle":"","family":"Kan","given":"Xun","non-dropping-particle":"","parse-names":false,"suffix":""},{"dropping-particle":"","family":"Zhou","given":"Zhenhuan","non-dropping-particle":"","parse-names":false,"suffix":""},{"dropping-particle":"","family":"Liu","given":"Lianlian","non-dropping-particle":"","parse-names":false,"suffix":""},{"dropping-particle":"","family":"Aiskikaer","given":"Reziwanguli","non-dropping-particle":"","parse-names":false,"suffix":""},{"dropping-particle":"","family":"Zou","given":"Yinggang","non-dropping-particle":"","parse-names":false,"suffix":""}],"container-title":"Heliyon","id":"ITEM-2","issued":{"date-parts":[["2025","1","16"]]},"page":"e42055","publisher":"Elsevier","title":"Significance of non-steroidal anti-inflammatory drugs in the prevention and treatment of cervical cancer","type":"article-journal"},"uris":["http://www.mendeley.com/documents/?uuid=d50700dd-9046-36c6-907e-2b9f735b0c52"]}],"mendeley":{"formattedCitation":"(Ju et al., 2022; Kan et al., 2025)","plainTextFormattedCitation":"(Ju et al., 2022; Kan et al., 2025)","previouslyFormattedCitation":"(Ju et al., 2022; Kan et al., 202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041E3">
        <w:rPr>
          <w:rFonts w:ascii="Times New Roman" w:hAnsi="Times New Roman" w:cs="Times New Roman"/>
          <w:noProof/>
          <w:color w:val="000000" w:themeColor="text1"/>
          <w:sz w:val="24"/>
          <w:szCs w:val="24"/>
          <w:lang w:val="en-US"/>
        </w:rPr>
        <w:t>(Ju et al. 2022; Kan et al. 202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These interventions may offer valuable complementary tools in cancer prevention and therapy, particularly in resource-limited settings where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remain endemic.</w:t>
      </w:r>
    </w:p>
    <w:p w14:paraId="2FC9F84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Conclusion</w:t>
      </w:r>
    </w:p>
    <w:p w14:paraId="2C11FCC4" w14:textId="4EAF1F78"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is review reaffirms the intricate, bidirectional interplay between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and carcinogenesis in humans. </w:t>
      </w:r>
      <w:proofErr w:type="gramStart"/>
      <w:r w:rsidRPr="009043CE">
        <w:rPr>
          <w:rFonts w:ascii="Times New Roman" w:hAnsi="Times New Roman" w:cs="Times New Roman"/>
          <w:color w:val="000000" w:themeColor="text1"/>
          <w:sz w:val="24"/>
          <w:szCs w:val="24"/>
          <w:lang w:val="en-US"/>
        </w:rPr>
        <w:t xml:space="preserve">While a small subset of helminths has been definitively classified as carcinogenic, growing evidence </w:t>
      </w:r>
      <w:r>
        <w:rPr>
          <w:rFonts w:ascii="Times New Roman" w:hAnsi="Times New Roman" w:cs="Times New Roman"/>
          <w:color w:val="000000" w:themeColor="text1"/>
          <w:sz w:val="24"/>
          <w:szCs w:val="24"/>
          <w:lang w:val="en-US"/>
        </w:rPr>
        <w:t xml:space="preserve">suggests that additional species may be implicated </w:t>
      </w:r>
      <w:r w:rsidRPr="009043CE">
        <w:rPr>
          <w:rFonts w:ascii="Times New Roman" w:hAnsi="Times New Roman" w:cs="Times New Roman"/>
          <w:color w:val="000000" w:themeColor="text1"/>
          <w:sz w:val="24"/>
          <w:szCs w:val="24"/>
          <w:lang w:val="en-US"/>
        </w:rPr>
        <w:t xml:space="preserve">through mechanisms involving chronic inflammation, oxidative stress, </w:t>
      </w:r>
      <w:proofErr w:type="spellStart"/>
      <w:r w:rsidRPr="009043CE">
        <w:rPr>
          <w:rFonts w:ascii="Times New Roman" w:hAnsi="Times New Roman" w:cs="Times New Roman"/>
          <w:color w:val="000000" w:themeColor="text1"/>
          <w:sz w:val="24"/>
          <w:szCs w:val="24"/>
          <w:lang w:val="en-US"/>
        </w:rPr>
        <w:t>genotoxic</w:t>
      </w:r>
      <w:proofErr w:type="spellEnd"/>
      <w:r w:rsidRPr="009043CE">
        <w:rPr>
          <w:rFonts w:ascii="Times New Roman" w:hAnsi="Times New Roman" w:cs="Times New Roman"/>
          <w:color w:val="000000" w:themeColor="text1"/>
          <w:sz w:val="24"/>
          <w:szCs w:val="24"/>
          <w:lang w:val="en-US"/>
        </w:rPr>
        <w:t xml:space="preserve"> metabolites and immune evasion.</w:t>
      </w:r>
      <w:proofErr w:type="gramEnd"/>
      <w:r w:rsidRPr="009043CE">
        <w:rPr>
          <w:rFonts w:ascii="Times New Roman" w:hAnsi="Times New Roman" w:cs="Times New Roman"/>
          <w:color w:val="000000" w:themeColor="text1"/>
          <w:sz w:val="24"/>
          <w:szCs w:val="24"/>
          <w:lang w:val="en-US"/>
        </w:rPr>
        <w:t xml:space="preserve"> Concurrently, select</w:t>
      </w:r>
      <w:r w:rsidR="00835A58">
        <w:rPr>
          <w:rFonts w:ascii="Times New Roman" w:hAnsi="Times New Roman" w:cs="Times New Roman"/>
          <w:color w:val="000000" w:themeColor="text1"/>
          <w:sz w:val="24"/>
          <w:szCs w:val="24"/>
          <w:lang w:val="en-US"/>
        </w:rPr>
        <w:t>ed</w:t>
      </w:r>
      <w:r w:rsidRPr="009043CE">
        <w:rPr>
          <w:rFonts w:ascii="Times New Roman" w:hAnsi="Times New Roman" w:cs="Times New Roman"/>
          <w:color w:val="000000" w:themeColor="text1"/>
          <w:sz w:val="24"/>
          <w:szCs w:val="24"/>
          <w:lang w:val="en-US"/>
        </w:rPr>
        <w:t xml:space="preserve"> helminths and their derivatives have demonstrated tumor-inhibitory properties, revealing untapped potential for novel immunotherapeutic and anti-inflammatory strategie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In light of the high global prevalence of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 infections, particularly in low-resource regions, addressing the socio-environmental determinants of </w:t>
      </w:r>
      <w:r w:rsidRPr="009043CE">
        <w:rPr>
          <w:rFonts w:ascii="Times New Roman" w:hAnsi="Times New Roman" w:cs="Times New Roman"/>
          <w:color w:val="000000" w:themeColor="text1"/>
          <w:sz w:val="24"/>
          <w:szCs w:val="24"/>
          <w:lang w:val="en-US"/>
        </w:rPr>
        <w:lastRenderedPageBreak/>
        <w:t xml:space="preserve">infection is imperative. Public health education, improvements in sanitation and hygiene, vector control and access to healthcare are essential to reduce the prevalence of helminthiasis and, by extension,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induced malignancies. Furthermore, the development of anti-parasitic vaccines and community-level screening programs for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associated cancers can significantly improve early detection and treatment outcomes.</w:t>
      </w:r>
    </w:p>
    <w:p w14:paraId="20D861C2" w14:textId="1666E9B0" w:rsidR="00CB4DFE" w:rsidRPr="009043C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Future research should prioritize mechanistic studies to elucidate parasite-host molecular interactions, the role of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 xml:space="preserve">-derived </w:t>
      </w:r>
      <w:proofErr w:type="spellStart"/>
      <w:r w:rsidRPr="009043CE">
        <w:rPr>
          <w:rFonts w:ascii="Times New Roman" w:hAnsi="Times New Roman" w:cs="Times New Roman"/>
          <w:color w:val="000000" w:themeColor="text1"/>
          <w:sz w:val="24"/>
          <w:szCs w:val="24"/>
          <w:lang w:val="en-US"/>
        </w:rPr>
        <w:t>genotoxins</w:t>
      </w:r>
      <w:proofErr w:type="spellEnd"/>
      <w:r w:rsidRPr="009043CE">
        <w:rPr>
          <w:rFonts w:ascii="Times New Roman" w:hAnsi="Times New Roman" w:cs="Times New Roman"/>
          <w:color w:val="000000" w:themeColor="text1"/>
          <w:sz w:val="24"/>
          <w:szCs w:val="24"/>
          <w:lang w:val="en-US"/>
        </w:rPr>
        <w:t xml:space="preserve"> and host susceptibility factors. Investigating adjunctive preventive strategies, including dietary antioxidants and anti-inflammatory pharmacotherapies, alongside parasitic infection control, could significantly reduce cancer risks in endemic area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Ultimately, integrating parasitology, oncology, </w:t>
      </w:r>
      <w:proofErr w:type="gramStart"/>
      <w:r w:rsidRPr="009043CE">
        <w:rPr>
          <w:rFonts w:ascii="Times New Roman" w:hAnsi="Times New Roman" w:cs="Times New Roman"/>
          <w:color w:val="000000" w:themeColor="text1"/>
          <w:sz w:val="24"/>
          <w:szCs w:val="24"/>
          <w:lang w:val="en-US"/>
        </w:rPr>
        <w:t>immunology</w:t>
      </w:r>
      <w:proofErr w:type="gramEnd"/>
      <w:r w:rsidRPr="009043CE">
        <w:rPr>
          <w:rFonts w:ascii="Times New Roman" w:hAnsi="Times New Roman" w:cs="Times New Roman"/>
          <w:color w:val="000000" w:themeColor="text1"/>
          <w:sz w:val="24"/>
          <w:szCs w:val="24"/>
          <w:lang w:val="en-US"/>
        </w:rPr>
        <w:t xml:space="preserve"> and public health disciplines is vital to addressing this complex and often overlooked dimension of global cancer epidemiology. By advancing our understanding of </w:t>
      </w:r>
      <w:proofErr w:type="spellStart"/>
      <w:r w:rsidRPr="009043CE">
        <w:rPr>
          <w:rFonts w:ascii="Times New Roman" w:hAnsi="Times New Roman" w:cs="Times New Roman"/>
          <w:color w:val="000000" w:themeColor="text1"/>
          <w:sz w:val="24"/>
          <w:szCs w:val="24"/>
          <w:lang w:val="en-US"/>
        </w:rPr>
        <w:t>helminth</w:t>
      </w:r>
      <w:proofErr w:type="spellEnd"/>
      <w:r w:rsidRPr="009043CE">
        <w:rPr>
          <w:rFonts w:ascii="Times New Roman" w:hAnsi="Times New Roman" w:cs="Times New Roman"/>
          <w:color w:val="000000" w:themeColor="text1"/>
          <w:sz w:val="24"/>
          <w:szCs w:val="24"/>
          <w:lang w:val="en-US"/>
        </w:rPr>
        <w:t>-associated carcinogenesis and enhancing preventive and therapeutic interventions, we can improve health equity and reduce the global cancer burden, particularly in the world’s most vulnerable populations.</w:t>
      </w:r>
    </w:p>
    <w:p w14:paraId="697E9D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19DFE57B" w14:textId="50265458"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Future Perspectives</w:t>
      </w:r>
    </w:p>
    <w:p w14:paraId="028FB13B" w14:textId="372ED0B7"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 xml:space="preserve">Despite the overwhelming evidence discussed in this review regarding the carcinogenic potential of parasitic agents like helminths, the present study also highlights the often-overlooked beneficial immune-modulating effects that relatively benign helminths may exert, as postulated by proponents of the hygiene hypothesis. It is increasingly evident that some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triggered immune-mediated changes could potentially support the host’s ability to prevent, control or even reverse certain cancers. To better harness or mitigate these effects, further molecular and immunological studies are essential.</w:t>
      </w:r>
      <w:r w:rsidR="00077FE2">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Given the potent immune-modulatory capacity of helminthic infections, immune metabolism represents a promising </w:t>
      </w:r>
      <w:r w:rsidRPr="0013414E">
        <w:rPr>
          <w:rFonts w:ascii="Times New Roman" w:hAnsi="Times New Roman" w:cs="Times New Roman"/>
          <w:color w:val="000000" w:themeColor="text1"/>
          <w:sz w:val="24"/>
          <w:szCs w:val="24"/>
          <w:lang w:val="en-US"/>
        </w:rPr>
        <w:lastRenderedPageBreak/>
        <w:t xml:space="preserve">emerging field for elucidating the intricate </w:t>
      </w:r>
      <w:proofErr w:type="spellStart"/>
      <w:r w:rsidRPr="0013414E">
        <w:rPr>
          <w:rFonts w:ascii="Times New Roman" w:hAnsi="Times New Roman" w:cs="Times New Roman"/>
          <w:color w:val="000000" w:themeColor="text1"/>
          <w:sz w:val="24"/>
          <w:szCs w:val="24"/>
          <w:lang w:val="en-US"/>
        </w:rPr>
        <w:t>immunopathogenesis</w:t>
      </w:r>
      <w:proofErr w:type="spellEnd"/>
      <w:r w:rsidRPr="0013414E">
        <w:rPr>
          <w:rFonts w:ascii="Times New Roman" w:hAnsi="Times New Roman" w:cs="Times New Roman"/>
          <w:color w:val="000000" w:themeColor="text1"/>
          <w:sz w:val="24"/>
          <w:szCs w:val="24"/>
          <w:lang w:val="en-US"/>
        </w:rPr>
        <w:t xml:space="preserve"> of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associated diseases and related malignancies. Future research should focus on identifying key regulatory molecules and signaling pathways and on mapping changes in both host and parasite gene expression profiles during chronic infections.</w:t>
      </w:r>
      <w:r w:rsidR="005D13AF">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Another crucial, yet frequently underexplored, factor is the interaction between helminths and the host </w:t>
      </w:r>
      <w:proofErr w:type="spellStart"/>
      <w:r w:rsidRPr="0013414E">
        <w:rPr>
          <w:rFonts w:ascii="Times New Roman" w:hAnsi="Times New Roman" w:cs="Times New Roman"/>
          <w:color w:val="000000" w:themeColor="text1"/>
          <w:sz w:val="24"/>
          <w:szCs w:val="24"/>
          <w:lang w:val="en-US"/>
        </w:rPr>
        <w:t>microbiome</w:t>
      </w:r>
      <w:proofErr w:type="spellEnd"/>
      <w:r w:rsidRPr="0013414E">
        <w:rPr>
          <w:rFonts w:ascii="Times New Roman" w:hAnsi="Times New Roman" w:cs="Times New Roman"/>
          <w:color w:val="000000" w:themeColor="text1"/>
          <w:sz w:val="24"/>
          <w:szCs w:val="24"/>
          <w:lang w:val="en-US"/>
        </w:rPr>
        <w:t xml:space="preserve">. Since these parasites share ecological niches with commensal microbial communities, understanding how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 xml:space="preserve"> infections alter the </w:t>
      </w:r>
      <w:proofErr w:type="spellStart"/>
      <w:r w:rsidRPr="0013414E">
        <w:rPr>
          <w:rFonts w:ascii="Times New Roman" w:hAnsi="Times New Roman" w:cs="Times New Roman"/>
          <w:color w:val="000000" w:themeColor="text1"/>
          <w:sz w:val="24"/>
          <w:szCs w:val="24"/>
          <w:lang w:val="en-US"/>
        </w:rPr>
        <w:t>microbiome</w:t>
      </w:r>
      <w:proofErr w:type="spellEnd"/>
      <w:r w:rsidRPr="0013414E">
        <w:rPr>
          <w:rFonts w:ascii="Times New Roman" w:hAnsi="Times New Roman" w:cs="Times New Roman"/>
          <w:color w:val="000000" w:themeColor="text1"/>
          <w:sz w:val="24"/>
          <w:szCs w:val="24"/>
          <w:lang w:val="en-US"/>
        </w:rPr>
        <w:t xml:space="preserve"> and, in turn, influence immune responses and carcinogenesis is imperative. These investigations will lay the foundation for integrated studies to unravel the complex tripartite relationship among host, helminths, and </w:t>
      </w:r>
      <w:proofErr w:type="spellStart"/>
      <w:r w:rsidRPr="0013414E">
        <w:rPr>
          <w:rFonts w:ascii="Times New Roman" w:hAnsi="Times New Roman" w:cs="Times New Roman"/>
          <w:color w:val="000000" w:themeColor="text1"/>
          <w:sz w:val="24"/>
          <w:szCs w:val="24"/>
          <w:lang w:val="en-US"/>
        </w:rPr>
        <w:t>microbiota</w:t>
      </w:r>
      <w:proofErr w:type="spellEnd"/>
      <w:r w:rsidRPr="0013414E">
        <w:rPr>
          <w:rFonts w:ascii="Times New Roman" w:hAnsi="Times New Roman" w:cs="Times New Roman"/>
          <w:color w:val="000000" w:themeColor="text1"/>
          <w:sz w:val="24"/>
          <w:szCs w:val="24"/>
          <w:lang w:val="en-US"/>
        </w:rPr>
        <w:t>.</w:t>
      </w:r>
      <w:r w:rsidR="008D4FBC">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Additionally, there is a pressing need to explore the development of novel biomarkers for the early detection of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 xml:space="preserve">-induced neoplasms, enabling timely clinical intervention. Translational research could also focus on the therapeutic potential of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derived bioactive molecules or extracellular vesicles as novel immunotherapies for cancer.</w:t>
      </w:r>
    </w:p>
    <w:p w14:paraId="248A06E3" w14:textId="1950DFD3"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 xml:space="preserve">Finally, from a public health perspective, future intervention studies evaluating the effectiveness of integrated deworming programs, environmental sanitation measures, health education and vector control strategies in reducing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 xml:space="preserve">-related cancer incidence are urgently warranted. This multifaceted approach could substantially mitigate the global cancer burden in </w:t>
      </w:r>
      <w:proofErr w:type="spellStart"/>
      <w:r w:rsidRPr="0013414E">
        <w:rPr>
          <w:rFonts w:ascii="Times New Roman" w:hAnsi="Times New Roman" w:cs="Times New Roman"/>
          <w:color w:val="000000" w:themeColor="text1"/>
          <w:sz w:val="24"/>
          <w:szCs w:val="24"/>
          <w:lang w:val="en-US"/>
        </w:rPr>
        <w:t>helminth</w:t>
      </w:r>
      <w:proofErr w:type="spellEnd"/>
      <w:r w:rsidRPr="0013414E">
        <w:rPr>
          <w:rFonts w:ascii="Times New Roman" w:hAnsi="Times New Roman" w:cs="Times New Roman"/>
          <w:color w:val="000000" w:themeColor="text1"/>
          <w:sz w:val="24"/>
          <w:szCs w:val="24"/>
          <w:lang w:val="en-US"/>
        </w:rPr>
        <w:t>-endemic regions.</w:t>
      </w:r>
    </w:p>
    <w:p w14:paraId="6DB8C8CE" w14:textId="77777777" w:rsidR="0039286D" w:rsidRPr="00A878C5" w:rsidRDefault="0039286D" w:rsidP="0039286D">
      <w:pPr>
        <w:rPr>
          <w:rFonts w:ascii="Times New Roman" w:eastAsia="Calibri" w:hAnsi="Times New Roman" w:cs="Times New Roman"/>
          <w:b/>
          <w:bCs/>
          <w:color w:val="000000" w:themeColor="text1"/>
          <w:sz w:val="24"/>
          <w:szCs w:val="24"/>
          <w:lang w:val="en-US"/>
        </w:rPr>
      </w:pPr>
      <w:bookmarkStart w:id="2" w:name="_Hlk204003461"/>
      <w:bookmarkStart w:id="3" w:name="_Hlk213070710"/>
      <w:r w:rsidRPr="00A878C5">
        <w:rPr>
          <w:rFonts w:ascii="Times New Roman" w:eastAsia="Calibri" w:hAnsi="Times New Roman" w:cs="Times New Roman"/>
          <w:b/>
          <w:bCs/>
          <w:color w:val="000000" w:themeColor="text1"/>
          <w:sz w:val="24"/>
          <w:szCs w:val="24"/>
          <w:lang w:val="en-US"/>
        </w:rPr>
        <w:t>Disclaimer (Artificial intelligence)</w:t>
      </w:r>
    </w:p>
    <w:p w14:paraId="1947ACB1" w14:textId="4768EDFD" w:rsidR="0039286D" w:rsidRPr="00A878C5" w:rsidRDefault="0039286D" w:rsidP="00A878C5">
      <w:pPr>
        <w:rPr>
          <w:rFonts w:ascii="Times New Roman" w:hAnsi="Times New Roman" w:cs="Times New Roman"/>
          <w:color w:val="000000" w:themeColor="text1"/>
          <w:sz w:val="28"/>
          <w:szCs w:val="28"/>
          <w:lang w:val="en-US"/>
        </w:rPr>
      </w:pPr>
      <w:r w:rsidRPr="00A878C5">
        <w:rPr>
          <w:rFonts w:ascii="Times New Roman" w:eastAsia="Calibri" w:hAnsi="Times New Roman" w:cs="Times New Roman"/>
          <w:color w:val="000000" w:themeColor="text1"/>
          <w:sz w:val="24"/>
          <w:szCs w:val="24"/>
          <w:lang w:val="en-US"/>
        </w:rPr>
        <w:t>Author</w:t>
      </w:r>
      <w:r w:rsidR="00A878C5">
        <w:rPr>
          <w:rFonts w:ascii="Times New Roman" w:eastAsia="Calibri" w:hAnsi="Times New Roman" w:cs="Times New Roman"/>
          <w:color w:val="000000" w:themeColor="text1"/>
          <w:sz w:val="24"/>
          <w:szCs w:val="24"/>
          <w:lang w:val="en-US"/>
        </w:rPr>
        <w:t>s</w:t>
      </w:r>
      <w:r w:rsidRPr="00A878C5">
        <w:rPr>
          <w:rFonts w:ascii="Times New Roman" w:eastAsia="Calibri" w:hAnsi="Times New Roman" w:cs="Times New Roman"/>
          <w:color w:val="000000" w:themeColor="text1"/>
          <w:sz w:val="24"/>
          <w:szCs w:val="24"/>
          <w:lang w:val="en-US"/>
        </w:rPr>
        <w:t xml:space="preserve"> hereby declare that NO generative AI technologies</w:t>
      </w:r>
      <w:r w:rsidR="00A878C5">
        <w:rPr>
          <w:rFonts w:ascii="Times New Roman" w:eastAsia="Calibri" w:hAnsi="Times New Roman" w:cs="Times New Roman"/>
          <w:color w:val="000000" w:themeColor="text1"/>
          <w:sz w:val="24"/>
          <w:szCs w:val="24"/>
          <w:lang w:val="en-US"/>
        </w:rPr>
        <w:t>.</w:t>
      </w:r>
      <w:r w:rsidRPr="00A878C5">
        <w:rPr>
          <w:rFonts w:ascii="Times New Roman" w:eastAsia="Calibri" w:hAnsi="Times New Roman" w:cs="Times New Roman"/>
          <w:color w:val="000000" w:themeColor="text1"/>
          <w:sz w:val="24"/>
          <w:szCs w:val="24"/>
          <w:lang w:val="en-US"/>
        </w:rPr>
        <w:t xml:space="preserve"> </w:t>
      </w:r>
      <w:bookmarkEnd w:id="2"/>
      <w:bookmarkEnd w:id="3"/>
    </w:p>
    <w:p w14:paraId="49EBB20C" w14:textId="0D043B89" w:rsidR="00174FA2" w:rsidRPr="00943EAB"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References</w:t>
      </w:r>
    </w:p>
    <w:p w14:paraId="6548F5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0C24CA">
        <w:rPr>
          <w:rFonts w:ascii="Times New Roman" w:hAnsi="Times New Roman" w:cs="Times New Roman"/>
          <w:b/>
          <w:bCs/>
          <w:color w:val="000000" w:themeColor="text1"/>
          <w:sz w:val="24"/>
          <w:szCs w:val="24"/>
        </w:rPr>
        <w:fldChar w:fldCharType="begin" w:fldLock="1"/>
      </w:r>
      <w:r w:rsidRPr="000C24CA">
        <w:rPr>
          <w:rFonts w:ascii="Times New Roman" w:hAnsi="Times New Roman" w:cs="Times New Roman"/>
          <w:b/>
          <w:bCs/>
          <w:color w:val="000000" w:themeColor="text1"/>
          <w:sz w:val="24"/>
          <w:szCs w:val="24"/>
        </w:rPr>
        <w:instrText xml:space="preserve">ADDIN Mendeley Bibliography CSL_BIBLIOGRAPHY </w:instrText>
      </w:r>
      <w:r w:rsidRPr="000C24CA">
        <w:rPr>
          <w:rFonts w:ascii="Times New Roman" w:hAnsi="Times New Roman" w:cs="Times New Roman"/>
          <w:b/>
          <w:bCs/>
          <w:color w:val="000000" w:themeColor="text1"/>
          <w:sz w:val="24"/>
          <w:szCs w:val="24"/>
        </w:rPr>
        <w:fldChar w:fldCharType="separate"/>
      </w:r>
      <w:r w:rsidRPr="00E444AB">
        <w:rPr>
          <w:rFonts w:ascii="Times New Roman" w:hAnsi="Times New Roman" w:cs="Times New Roman"/>
          <w:noProof/>
          <w:kern w:val="0"/>
          <w:sz w:val="24"/>
        </w:rPr>
        <w:t xml:space="preserve">Abol-Enein H (2008) Infection: is it a cause of bladder cancer? </w:t>
      </w:r>
      <w:r w:rsidRPr="00E444AB">
        <w:rPr>
          <w:rFonts w:ascii="Times New Roman" w:hAnsi="Times New Roman" w:cs="Times New Roman"/>
          <w:i/>
          <w:iCs/>
          <w:noProof/>
          <w:kern w:val="0"/>
          <w:sz w:val="24"/>
        </w:rPr>
        <w:t>Scandinavian Journal of Urology and Nephrology. Supplementum</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2</w:t>
      </w:r>
      <w:r w:rsidRPr="00E444AB">
        <w:rPr>
          <w:rFonts w:ascii="Times New Roman" w:hAnsi="Times New Roman" w:cs="Times New Roman"/>
          <w:noProof/>
          <w:kern w:val="0"/>
          <w:sz w:val="24"/>
        </w:rPr>
        <w:t>(21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9–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3008880802325309</w:t>
      </w:r>
    </w:p>
    <w:p w14:paraId="3AECD1A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lhmou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oolley JF, Al Moustafa AE, &amp; Malki MI (2020) DNA Damage/Repair Management in Cancers. </w:t>
      </w:r>
      <w:r w:rsidRPr="00E444AB">
        <w:rPr>
          <w:rFonts w:ascii="Times New Roman" w:hAnsi="Times New Roman" w:cs="Times New Roman"/>
          <w:i/>
          <w:iCs/>
          <w:noProof/>
          <w:kern w:val="0"/>
          <w:sz w:val="24"/>
        </w:rPr>
        <w:t>Cancers</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4) 105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3390/CANCERS12041050</w:t>
      </w:r>
    </w:p>
    <w:p w14:paraId="2A33D1C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lzahrani AM, &amp; Rajendran P (2020) The Multifarious Link between Cytochrome P450s and Cancer. </w:t>
      </w:r>
      <w:r w:rsidRPr="00E444AB">
        <w:rPr>
          <w:rFonts w:ascii="Times New Roman" w:hAnsi="Times New Roman" w:cs="Times New Roman"/>
          <w:i/>
          <w:iCs/>
          <w:noProof/>
          <w:kern w:val="0"/>
          <w:sz w:val="24"/>
        </w:rPr>
        <w:t>Oxidative Medicine and Cellular Longevity</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0/3028387</w:t>
      </w:r>
    </w:p>
    <w:p w14:paraId="21039E8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ndrade RLFS, Dantas AFM, Pimentel LA</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Galiza GJN, Carvalho FKL, Costa VMM, &amp; Riet-Correa F (2012) Platynosomum fastosum-induced cholangiocarcinomas in cat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7–28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2.04.015</w:t>
      </w:r>
    </w:p>
    <w:p w14:paraId="22E575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rora N, Kaur R, Anjum F, Tripathi S, Mishra A, Kumar R, &amp; Prasad A (2019) Neglected Agent Eminent Disease: Linking Human Helminthic Infection, Inflammation, and Malignancy. </w:t>
      </w:r>
      <w:r w:rsidRPr="00E444AB">
        <w:rPr>
          <w:rFonts w:ascii="Times New Roman" w:hAnsi="Times New Roman" w:cs="Times New Roman"/>
          <w:i/>
          <w:iCs/>
          <w:noProof/>
          <w:kern w:val="0"/>
          <w:sz w:val="24"/>
        </w:rPr>
        <w:t>Frontiers in Cellular and Infection Microbiology</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19.00402</w:t>
      </w:r>
    </w:p>
    <w:p w14:paraId="57E1AAB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namrouz S, Conseil V, Creusy C, Caldero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Dei-Cas E, &amp; Certa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2012) Parasites and malignancies, a review, with emphasis on digestive cancer induced by Cryptosporidium parvum (Alveolata: Apicomplexa). </w:t>
      </w:r>
      <w:r w:rsidRPr="00E444AB">
        <w:rPr>
          <w:rFonts w:ascii="Times New Roman" w:hAnsi="Times New Roman" w:cs="Times New Roman"/>
          <w:i/>
          <w:iCs/>
          <w:noProof/>
          <w:kern w:val="0"/>
          <w:sz w:val="24"/>
        </w:rPr>
        <w:t>Parasite (Paris, France)</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1–1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51/PARASITE/2012192101</w:t>
      </w:r>
    </w:p>
    <w:p w14:paraId="075E57D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rriel E, Russo S, Monin L, Festari M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Bero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Fernánd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Freire T, &amp; Osinaga E (2013) Antitumor activity of human hydatid cyst fluid in a murine model of colon cancer. </w:t>
      </w:r>
      <w:r w:rsidRPr="00E444AB">
        <w:rPr>
          <w:rFonts w:ascii="Times New Roman" w:hAnsi="Times New Roman" w:cs="Times New Roman"/>
          <w:i/>
          <w:iCs/>
          <w:noProof/>
          <w:kern w:val="0"/>
          <w:sz w:val="24"/>
        </w:rPr>
        <w:t>TheScientificWorld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3/230176</w:t>
      </w:r>
    </w:p>
    <w:p w14:paraId="495D94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otelho MC, Val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Rinald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Santos J, Santos LL, Gome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 Brindley PJ, &amp; Correia da Costa JM (2013) Tumour-like phenotypes in urothelial cells after exposure to antigens from eggs of Schistosoma haematobium: an oestrogen-DNA adducts mediated pathway? </w:t>
      </w:r>
      <w:r w:rsidRPr="00E444AB">
        <w:rPr>
          <w:rFonts w:ascii="Times New Roman" w:hAnsi="Times New Roman" w:cs="Times New Roman"/>
          <w:i/>
          <w:iCs/>
          <w:noProof/>
          <w:kern w:val="0"/>
          <w:sz w:val="24"/>
        </w:rPr>
        <w:t>International Journal for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1)</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17–2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IJPARA.2012.10.023</w:t>
      </w:r>
    </w:p>
    <w:p w14:paraId="260482B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ouvard V, Baan R, Straif K, Grosse Y, Secretan B, El Ghissassi F, Benbrahim-Tallaa L, </w:t>
      </w:r>
      <w:r w:rsidRPr="00E444AB">
        <w:rPr>
          <w:rFonts w:ascii="Times New Roman" w:hAnsi="Times New Roman" w:cs="Times New Roman"/>
          <w:noProof/>
          <w:kern w:val="0"/>
          <w:sz w:val="24"/>
        </w:rPr>
        <w:lastRenderedPageBreak/>
        <w:t xml:space="preserve">Guha N, Freeman C, Galichet L, &amp; Cogliano V (2009) A review of human carcinogens--Part B: biological agents. </w:t>
      </w:r>
      <w:r w:rsidRPr="00E444AB">
        <w:rPr>
          <w:rFonts w:ascii="Times New Roman" w:hAnsi="Times New Roman" w:cs="Times New Roman"/>
          <w:i/>
          <w:iCs/>
          <w:noProof/>
          <w:kern w:val="0"/>
          <w:sz w:val="24"/>
        </w:rPr>
        <w:t>The Lancet.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21–3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1470-2045(09)70096-8</w:t>
      </w:r>
    </w:p>
    <w:p w14:paraId="1618A7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ra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F, Laversann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Sung H, Ferlay J, Siegel RL, Soerjomataram I, &amp; Jemal A (2024) Global cancer statistics 2022: GLOBOCAN estimates of incidence and mortality worldwide for 36 cancers in 185 countries. </w:t>
      </w:r>
      <w:r w:rsidRPr="00E444AB">
        <w:rPr>
          <w:rFonts w:ascii="Times New Roman" w:hAnsi="Times New Roman" w:cs="Times New Roman"/>
          <w:i/>
          <w:iCs/>
          <w:noProof/>
          <w:kern w:val="0"/>
          <w:sz w:val="24"/>
        </w:rPr>
        <w:t>CA: A Cancer Journal for Clinicia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4</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6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22/CAAC.21834</w:t>
      </w:r>
    </w:p>
    <w:p w14:paraId="4AE5DDA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F53074">
        <w:rPr>
          <w:rFonts w:ascii="Times New Roman" w:hAnsi="Times New Roman" w:cs="Times New Roman"/>
          <w:noProof/>
          <w:kern w:val="0"/>
          <w:sz w:val="24"/>
        </w:rPr>
        <w:t>Brindle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J, Costa JMC Da, &amp; Sripa B (2015) Why does infection with some helminths cause cancer? </w:t>
      </w:r>
      <w:r w:rsidRPr="00E444AB">
        <w:rPr>
          <w:rFonts w:ascii="Times New Roman" w:hAnsi="Times New Roman" w:cs="Times New Roman"/>
          <w:i/>
          <w:iCs/>
          <w:noProof/>
          <w:kern w:val="0"/>
          <w:sz w:val="24"/>
        </w:rPr>
        <w:t>Trends in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4–18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TRECAN.2015.08.011</w:t>
      </w:r>
    </w:p>
    <w:p w14:paraId="6F75644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rown M, Mawa PA, Kaleebu P, &amp; Elliott AM (2006) Helminths and HIV infection: Epidemiological observations on immunological hypotheses. </w:t>
      </w:r>
      <w:r w:rsidRPr="00E444AB">
        <w:rPr>
          <w:rFonts w:ascii="Times New Roman" w:hAnsi="Times New Roman" w:cs="Times New Roman"/>
          <w:i/>
          <w:iCs/>
          <w:noProof/>
          <w:kern w:val="0"/>
          <w:sz w:val="24"/>
        </w:rPr>
        <w:t>Parasite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8</w:t>
      </w:r>
      <w:r w:rsidRPr="00E444AB">
        <w:rPr>
          <w:rFonts w:ascii="Times New Roman" w:hAnsi="Times New Roman" w:cs="Times New Roman"/>
          <w:noProof/>
          <w:kern w:val="0"/>
          <w:sz w:val="24"/>
        </w:rPr>
        <w:t>(1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13–6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1365-3024.2006.00904.X</w:t>
      </w:r>
    </w:p>
    <w:p w14:paraId="0593CC8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uckingham</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LJ, &amp; Ashby B (2022) Coevolutionary theory of hosts and parasites. </w:t>
      </w:r>
      <w:r w:rsidRPr="00E444AB">
        <w:rPr>
          <w:rFonts w:ascii="Times New Roman" w:hAnsi="Times New Roman" w:cs="Times New Roman"/>
          <w:i/>
          <w:iCs/>
          <w:noProof/>
          <w:kern w:val="0"/>
          <w:sz w:val="24"/>
        </w:rPr>
        <w:t>Journal of Evolutionary 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05–22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EB.13981</w:t>
      </w:r>
    </w:p>
    <w:p w14:paraId="1219686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llejas BE, Martínez-Saucedo D, &amp; Terrazas LI (2018)</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arasites as negative regulators of cancer. </w:t>
      </w:r>
      <w:r w:rsidRPr="00E444AB">
        <w:rPr>
          <w:rFonts w:ascii="Times New Roman" w:hAnsi="Times New Roman" w:cs="Times New Roman"/>
          <w:i/>
          <w:iCs/>
          <w:noProof/>
          <w:kern w:val="0"/>
          <w:sz w:val="24"/>
        </w:rPr>
        <w:t>Bioscience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42/BSR20180935</w:t>
      </w:r>
    </w:p>
    <w:p w14:paraId="73C5F9D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 E, Chakravart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D, Guttenplan J, Har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Ingle J, Jankowiak R, Muti P, Rogan E, Russo J, Sante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amp; Sutter T (2006)</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atechol estrogen quinones as initiators of breast and other human cancers: implications for biomarkers of susceptibility and cancer prevention. </w:t>
      </w:r>
      <w:r w:rsidRPr="00E444AB">
        <w:rPr>
          <w:rFonts w:ascii="Times New Roman" w:hAnsi="Times New Roman" w:cs="Times New Roman"/>
          <w:i/>
          <w:iCs/>
          <w:noProof/>
          <w:kern w:val="0"/>
          <w:sz w:val="24"/>
        </w:rPr>
        <w:t>Biochimica et Biophysica Act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6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3–7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BBCAN.2006.03.001</w:t>
      </w:r>
    </w:p>
    <w:p w14:paraId="0D0EE4E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L, &amp; Rogan EG (2016) Depurinating estrogen-DNA adducts, generators of cancer initiation: their minimization leads to cancer prevention. </w:t>
      </w:r>
      <w:r w:rsidRPr="00E444AB">
        <w:rPr>
          <w:rFonts w:ascii="Times New Roman" w:hAnsi="Times New Roman" w:cs="Times New Roman"/>
          <w:i/>
          <w:iCs/>
          <w:noProof/>
          <w:kern w:val="0"/>
          <w:sz w:val="24"/>
        </w:rPr>
        <w:t>Clinical and Translational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0169-016-0088-3</w:t>
      </w:r>
    </w:p>
    <w:p w14:paraId="0F7061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Correia da Costa JM, Vale 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Botelho MC, Sripa B, Santos LL, Santo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H, Rinaldi G, &amp; Brindley PJ (2014) Schistosome and liver fluke derived catechol-estrogens and helminth associated cancers. </w:t>
      </w:r>
      <w:r w:rsidRPr="00E444AB">
        <w:rPr>
          <w:rFonts w:ascii="Times New Roman" w:hAnsi="Times New Roman" w:cs="Times New Roman"/>
          <w:i/>
          <w:iCs/>
          <w:noProof/>
          <w:kern w:val="0"/>
          <w:sz w:val="24"/>
        </w:rPr>
        <w:t>Frontiers in Genetic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DEC) 11243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GENE.2014.00444/BIBTEX</w:t>
      </w:r>
    </w:p>
    <w:p w14:paraId="6558BDA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amane BP, Mulaudzi TV, Kader SS, Naido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 Dlamin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amp; Mkhize-Kwitshana ZL (2025) HIV-Helminth Co-Infections and Immune Checkpoints: Implications for Cancer Risk in South Africa. </w:t>
      </w:r>
      <w:r w:rsidRPr="00E444AB">
        <w:rPr>
          <w:rFonts w:ascii="Times New Roman" w:hAnsi="Times New Roman" w:cs="Times New Roman"/>
          <w:i/>
          <w:iCs/>
          <w:noProof/>
          <w:kern w:val="0"/>
          <w:sz w:val="24"/>
        </w:rPr>
        <w:t>Viru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V17030451</w:t>
      </w:r>
    </w:p>
    <w:p w14:paraId="187036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Martel C, Georges D, Bray F, Ferlay J, &amp; Clifford GM (2020). Global burden of cancer attributable to infections in 2018: a worldwide incidence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80–e1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9)30488-7</w:t>
      </w:r>
    </w:p>
    <w:p w14:paraId="23E7213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Robertis M, Massi E, Poeta M, Carotti S, Morini S, Cecchetelli L, Signori E, &amp; Fazio V (2011) The AOM/DSS murine model for the study of colon carcinogenesis: From pathways to diagnosis and therapy studies. </w:t>
      </w:r>
      <w:r w:rsidRPr="00E444AB">
        <w:rPr>
          <w:rFonts w:ascii="Times New Roman" w:hAnsi="Times New Roman" w:cs="Times New Roman"/>
          <w:i/>
          <w:iCs/>
          <w:noProof/>
          <w:kern w:val="0"/>
          <w:sz w:val="24"/>
        </w:rPr>
        <w:t>Journal of Carcino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1477-3163.78279</w:t>
      </w:r>
    </w:p>
    <w:p w14:paraId="74F12F1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ebruyne PR, Bruyneel EA, Li X</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Zimber A, Gespach C</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amp; Maree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M (2001) The role of bile acids in carcinogenesis. </w:t>
      </w:r>
      <w:r w:rsidRPr="00E444AB">
        <w:rPr>
          <w:rFonts w:ascii="Times New Roman" w:hAnsi="Times New Roman" w:cs="Times New Roman"/>
          <w:i/>
          <w:iCs/>
          <w:noProof/>
          <w:kern w:val="0"/>
          <w:sz w:val="24"/>
        </w:rPr>
        <w:t>Mutation Research/Fundamental and Molecular Mechanisms of Muta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80</w:t>
      </w:r>
      <w:r w:rsidRPr="00E444AB">
        <w:rPr>
          <w:rFonts w:ascii="Times New Roman" w:hAnsi="Times New Roman" w:cs="Times New Roman"/>
          <w:noProof/>
          <w:kern w:val="0"/>
          <w:sz w:val="24"/>
        </w:rPr>
        <w:t>–</w:t>
      </w:r>
      <w:r w:rsidRPr="00E444AB">
        <w:rPr>
          <w:rFonts w:ascii="Times New Roman" w:hAnsi="Times New Roman" w:cs="Times New Roman"/>
          <w:i/>
          <w:iCs/>
          <w:noProof/>
          <w:kern w:val="0"/>
          <w:sz w:val="24"/>
        </w:rPr>
        <w:t>48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59–3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0027-5107(01)00195-6</w:t>
      </w:r>
    </w:p>
    <w:p w14:paraId="63A85A7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i Ciaula A, Wang DQH, Molina EM, Baccett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L, Calamit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Palmieri VO, &amp; Portincasa P (2017) Bile Acids and Cancer: Direct and Environmental-Dependent Effects. </w:t>
      </w:r>
      <w:r w:rsidRPr="00E444AB">
        <w:rPr>
          <w:rFonts w:ascii="Times New Roman" w:hAnsi="Times New Roman" w:cs="Times New Roman"/>
          <w:i/>
          <w:iCs/>
          <w:noProof/>
          <w:kern w:val="0"/>
          <w:sz w:val="24"/>
        </w:rPr>
        <w:t>Annals of Hepa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S87–S10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604/01.3001.0010.5501</w:t>
      </w:r>
    </w:p>
    <w:p w14:paraId="4CA3BAF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íaz-Zaragoza M, Hernández-Ávil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 Landa A, &amp; Ostoa-Saloma P (2024) Variation of the 2D Pattern of Brain Proteins in Mice Infected with Taenia crassiceps ORF Strain. </w:t>
      </w:r>
      <w:r w:rsidRPr="00E444AB">
        <w:rPr>
          <w:rFonts w:ascii="Times New Roman" w:hAnsi="Times New Roman" w:cs="Times New Roman"/>
          <w:i/>
          <w:iCs/>
          <w:noProof/>
          <w:kern w:val="0"/>
          <w:sz w:val="24"/>
        </w:rPr>
        <w:t>International Journal of Molecular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IJMS25031460</w:t>
      </w:r>
    </w:p>
    <w:p w14:paraId="4049260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Eichenberger RM, Ryan S, Jones L, Buitrago G, Polster R, de Oca MM, Zuvelek</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 Giacomin PR, Dent LA, Engwerda CR, Field MA, Sotillo J, &amp; Loukas A (2018) Hookworm secreted extracellular vesicles interact with host cells and prevent inducible colitis in mice.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APR)</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18.00850</w:t>
      </w:r>
    </w:p>
    <w:p w14:paraId="51446AC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lhasawy FA, Ashour DS, ElSaka AM, &amp; Ismail HI (2021) The Apoptotic Effect of Trichinella spiralis Infection Against Experimentally Induced Hepatocellular Carcinoma. </w:t>
      </w:r>
      <w:r w:rsidRPr="00E444AB">
        <w:rPr>
          <w:rFonts w:ascii="Times New Roman" w:hAnsi="Times New Roman" w:cs="Times New Roman"/>
          <w:i/>
          <w:iCs/>
          <w:noProof/>
          <w:kern w:val="0"/>
          <w:sz w:val="24"/>
        </w:rPr>
        <w:t>Asian Pacific Journal of Cancer Prevention : APJCP</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2</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935–9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557/APJCP.2021.22.3.935</w:t>
      </w:r>
    </w:p>
    <w:p w14:paraId="48C2244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slahi AV, Ghaffarifar F, Hassan ZM, &amp; Dalimi A (2022) Anticancer Activity of Hydatid Cyst Fluid along with Antigen B on Tumors Induced by 4T1 Breast Cancer Cell in a BALB/c Mice Model. </w:t>
      </w:r>
      <w:r w:rsidRPr="00E444AB">
        <w:rPr>
          <w:rFonts w:ascii="Times New Roman" w:hAnsi="Times New Roman" w:cs="Times New Roman"/>
          <w:i/>
          <w:iCs/>
          <w:noProof/>
          <w:kern w:val="0"/>
          <w:sz w:val="24"/>
        </w:rPr>
        <w:t>Iranian Journal of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40–24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8502/IJPA.V17I2.9542,</w:t>
      </w:r>
    </w:p>
    <w:p w14:paraId="5AF6573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Farhana L, Nangia-Makker P, Arbit E, Shango K, Sarkar S, Mahmud H, Hadden T, Yu Y, &amp; Majumdar APN (2016) Bile acid: a potential inducer of colon cancer stem cells. </w:t>
      </w:r>
      <w:r w:rsidRPr="00E444AB">
        <w:rPr>
          <w:rFonts w:ascii="Times New Roman" w:hAnsi="Times New Roman" w:cs="Times New Roman"/>
          <w:i/>
          <w:iCs/>
          <w:noProof/>
          <w:kern w:val="0"/>
          <w:sz w:val="24"/>
        </w:rPr>
        <w:t>Stem Cell Research &amp; Therap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287-016-0439-4</w:t>
      </w:r>
    </w:p>
    <w:p w14:paraId="377BAA6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i/>
          <w:iCs/>
          <w:noProof/>
          <w:kern w:val="0"/>
          <w:sz w:val="24"/>
        </w:rPr>
        <w:t>GLOBOCAN 2022: Latest global cancer data shows rising incidence and stark inequities | UICC</w:t>
      </w:r>
      <w:r w:rsidRPr="00E444AB">
        <w:rPr>
          <w:rFonts w:ascii="Times New Roman" w:hAnsi="Times New Roman" w:cs="Times New Roman"/>
          <w:noProof/>
          <w:kern w:val="0"/>
          <w:sz w:val="24"/>
        </w:rPr>
        <w:t>. (n.d.). Retrieved September 3, 2025, from https://www.uicc.org/news-and-updates/news/globocan-2022-latest-global-cancer-data-shows-rising-incidence-and-stark</w:t>
      </w:r>
    </w:p>
    <w:p w14:paraId="1E44DC5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Brindley PJ, Rinaldi G, Gärtner F, Da Costa JMC, &amp; Vale N (2019) Infection with carcinogenic helminth parasites and its production of metabolites induces the formation of DNA-adducts.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19-0257-2/FIGURES/3</w:t>
      </w:r>
    </w:p>
    <w:p w14:paraId="52C6459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Santos J, Brindley PJ, Rinaldi G, Lopes C, Santos LL, da Costa JMC, &amp; Vale N (2015) Estrogen-like metabolites and DNA-adducts in urogenital schistosomiasis-associated bladder cancer.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6–23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016/J.CANLET.2015.01.018</w:t>
      </w:r>
    </w:p>
    <w:p w14:paraId="1B692E2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rivennikov SI (2013) Inflammation and colorectal cancer: colitis-associated neoplasia. </w:t>
      </w:r>
      <w:r w:rsidRPr="00E444AB">
        <w:rPr>
          <w:rFonts w:ascii="Times New Roman" w:hAnsi="Times New Roman" w:cs="Times New Roman"/>
          <w:i/>
          <w:iCs/>
          <w:noProof/>
          <w:kern w:val="0"/>
          <w:sz w:val="24"/>
        </w:rPr>
        <w:t>Seminars in Immunopath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4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7/S00281-012-0352-6</w:t>
      </w:r>
    </w:p>
    <w:p w14:paraId="2D1BE4F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mid HKS (2018) Schistosoma japonicum–Associated Colorectal Cancer: A Review. </w:t>
      </w:r>
      <w:r w:rsidRPr="00E444AB">
        <w:rPr>
          <w:rFonts w:ascii="Times New Roman" w:hAnsi="Times New Roman" w:cs="Times New Roman"/>
          <w:i/>
          <w:iCs/>
          <w:noProof/>
          <w:kern w:val="0"/>
          <w:sz w:val="24"/>
        </w:rPr>
        <w:t>The American Journal of Tropical Medicine and Hygie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0</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0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269/AJTMH.18-0807</w:t>
      </w:r>
    </w:p>
    <w:p w14:paraId="222B689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2022) Hallmarks of Cancer: New Dimensions. </w:t>
      </w:r>
      <w:r w:rsidRPr="00E444AB">
        <w:rPr>
          <w:rFonts w:ascii="Times New Roman" w:hAnsi="Times New Roman" w:cs="Times New Roman"/>
          <w:i/>
          <w:iCs/>
          <w:noProof/>
          <w:kern w:val="0"/>
          <w:sz w:val="24"/>
        </w:rPr>
        <w:t>Cancer Discove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8/2159-8290.CD-21-1059</w:t>
      </w:r>
    </w:p>
    <w:p w14:paraId="76583DA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amp; Weinberg RA (2011) Hallmarks of cancer: the next generation. </w:t>
      </w:r>
      <w:r w:rsidRPr="00E444AB">
        <w:rPr>
          <w:rFonts w:ascii="Times New Roman" w:hAnsi="Times New Roman" w:cs="Times New Roman"/>
          <w:i/>
          <w:iCs/>
          <w:noProof/>
          <w:kern w:val="0"/>
          <w:sz w:val="24"/>
        </w:rPr>
        <w:t>Cel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4</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46–6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ELL.2011.02.013</w:t>
      </w:r>
    </w:p>
    <w:p w14:paraId="3242E10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Hossam Abdelmonem B, Abdelaal NM, Anwer EKE, Rashwan AA, Husse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A, Ahmed Y F, Khashana R, Hanna MM, &amp; Abdelnaser A (2024) Decoding the Role of CYP450 Enzymes in Metabolism and Disease: A Comprehensive Review. </w:t>
      </w:r>
      <w:r w:rsidRPr="00E444AB">
        <w:rPr>
          <w:rFonts w:ascii="Times New Roman" w:hAnsi="Times New Roman" w:cs="Times New Roman"/>
          <w:i/>
          <w:iCs/>
          <w:noProof/>
          <w:kern w:val="0"/>
          <w:sz w:val="24"/>
        </w:rPr>
        <w:t>Biomedicin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BIOMEDICINES12071467</w:t>
      </w:r>
    </w:p>
    <w:p w14:paraId="4ABE9E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IARC Working Group (1994) Schistosomes, Liver Flukes and &lt;em&gt;Helicobacter pylori&lt;/em&gt;. In </w:t>
      </w:r>
      <w:r w:rsidRPr="00E444AB">
        <w:rPr>
          <w:rFonts w:ascii="Times New Roman" w:hAnsi="Times New Roman" w:cs="Times New Roman"/>
          <w:i/>
          <w:iCs/>
          <w:noProof/>
          <w:kern w:val="0"/>
          <w:sz w:val="24"/>
        </w:rPr>
        <w:t>IARC Monographs on the Evaluation of Carcinogenic Risks to Humans</w:t>
      </w:r>
      <w:r w:rsidRPr="00E444AB">
        <w:rPr>
          <w:rFonts w:ascii="Times New Roman" w:hAnsi="Times New Roman" w:cs="Times New Roman"/>
          <w:noProof/>
          <w:kern w:val="0"/>
          <w:sz w:val="24"/>
        </w:rPr>
        <w:t xml:space="preserve"> (Vol. 61)</w:t>
      </w:r>
    </w:p>
    <w:p w14:paraId="0DC17B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Jacobs BA, Chetty A, Horsnell WGC, Schäfer G, Prince S, &amp; Smith KA (2018) Hookworm exposure decreases human papillomavirus uptake and cervical cancer cell migration through systemic regulation of epithelial-mesenchymal transition marker expression. </w:t>
      </w:r>
      <w:r w:rsidRPr="00E444AB">
        <w:rPr>
          <w:rFonts w:ascii="Times New Roman" w:hAnsi="Times New Roman" w:cs="Times New Roman"/>
          <w:i/>
          <w:iCs/>
          <w:noProof/>
          <w:kern w:val="0"/>
          <w:sz w:val="24"/>
        </w:rPr>
        <w:t>Scientific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598-018-30058-9</w:t>
      </w:r>
    </w:p>
    <w:p w14:paraId="52A66C2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Li M, Xu J, Howell DC, Li Z, &amp; Chen FE (2022) Recent development on COX-2 inhibitors as promising anti-inflammatory agents: The past 10 years. </w:t>
      </w:r>
      <w:r w:rsidRPr="00E444AB">
        <w:rPr>
          <w:rFonts w:ascii="Times New Roman" w:hAnsi="Times New Roman" w:cs="Times New Roman"/>
          <w:i/>
          <w:iCs/>
          <w:noProof/>
          <w:kern w:val="0"/>
          <w:sz w:val="24"/>
        </w:rPr>
        <w:t>Acta Pharmaceutica Sinica B</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APSB.2022.01.002</w:t>
      </w:r>
    </w:p>
    <w:p w14:paraId="5591394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Jusakul A, Loilome W, Namwat N, Haigh WG, Kuve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Dechakhamph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Sukontawarin P, Pinlaor S, Lee SP, &amp; Yongvanit P (2012) Liver fluke-induced hepatic oxysterols stimulate DNA damage and apoptosis in cultured human cholangiocytes. </w:t>
      </w:r>
      <w:r w:rsidRPr="00E444AB">
        <w:rPr>
          <w:rFonts w:ascii="Times New Roman" w:hAnsi="Times New Roman" w:cs="Times New Roman"/>
          <w:i/>
          <w:iCs/>
          <w:noProof/>
          <w:kern w:val="0"/>
          <w:sz w:val="24"/>
        </w:rPr>
        <w:t>Mutation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31</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48–5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MRFMMM.2011.10.009</w:t>
      </w:r>
    </w:p>
    <w:p w14:paraId="3F4EB8A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 X, Zhou Z, Liu L, Aiskikaer R, &amp; Zou Y (2025) Significance of non-steroidal anti-inflammatory drugs in the prevention and treatment of cervical cancer. </w:t>
      </w:r>
      <w:r w:rsidRPr="00E444AB">
        <w:rPr>
          <w:rFonts w:ascii="Times New Roman" w:hAnsi="Times New Roman" w:cs="Times New Roman"/>
          <w:i/>
          <w:iCs/>
          <w:noProof/>
          <w:kern w:val="0"/>
          <w:sz w:val="24"/>
        </w:rPr>
        <w:t>Heliyon</w:t>
      </w:r>
      <w:r w:rsidRPr="00E444AB">
        <w:rPr>
          <w:rFonts w:ascii="Times New Roman" w:hAnsi="Times New Roman" w:cs="Times New Roman"/>
          <w:noProof/>
          <w:kern w:val="0"/>
          <w:sz w:val="24"/>
        </w:rPr>
        <w:t xml:space="preserve"> e4205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HELIYON.2025.E42055</w:t>
      </w:r>
    </w:p>
    <w:p w14:paraId="4A0E951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g YJ, Jo JO, Cho MK, Yu HS, Leem SH, Song KS, Ock MS, &amp; Cha HJ (2013) Trichinella spiralis infection reduces tumor growth and metastasis of B16-F10 melanoma cell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6</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6–1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3.02.021</w:t>
      </w:r>
    </w:p>
    <w:p w14:paraId="2C7982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wanishi S, Ohnishi S, Ma N, Hiraku Y, Oikawa S, &amp; Murata M (2017) Nitrative and oxidative DNA damage in infection-related carcinogenesis in relation to cancer stem cells. </w:t>
      </w:r>
      <w:r w:rsidRPr="00E444AB">
        <w:rPr>
          <w:rFonts w:ascii="Times New Roman" w:hAnsi="Times New Roman" w:cs="Times New Roman"/>
          <w:i/>
          <w:iCs/>
          <w:noProof/>
          <w:kern w:val="0"/>
          <w:sz w:val="24"/>
        </w:rPr>
        <w:t>Genes and Environment : The Official Journal of the Japanese Environmental Mutagen Societ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1021-016-0055-7</w:t>
      </w:r>
    </w:p>
    <w:p w14:paraId="4C7FBEA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y J, Thadhani E, Samson L, &amp; Engelward B (2019) Inflammation-Induced DNA Damage, Mutations and Cancer. </w:t>
      </w:r>
      <w:r w:rsidRPr="00E444AB">
        <w:rPr>
          <w:rFonts w:ascii="Times New Roman" w:hAnsi="Times New Roman" w:cs="Times New Roman"/>
          <w:i/>
          <w:iCs/>
          <w:noProof/>
          <w:kern w:val="0"/>
          <w:sz w:val="24"/>
        </w:rPr>
        <w:t>DNA Repai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3</w:t>
      </w:r>
      <w:r w:rsidRPr="00E444AB">
        <w:rPr>
          <w:rFonts w:ascii="Times New Roman" w:hAnsi="Times New Roman" w:cs="Times New Roman"/>
          <w:noProof/>
          <w:kern w:val="0"/>
          <w:sz w:val="24"/>
        </w:rPr>
        <w:t xml:space="preserve"> 10267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DNAREP.2019.102673</w:t>
      </w:r>
    </w:p>
    <w:p w14:paraId="5BC2363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ciuk M, Yahya EB, Mohamed Ibrahim Mohamed M, Rashid S, Iqbal MO, Kontek R, Abdulsamad MA, &amp; Allaq AA (2023) Recent Advances in Molecular Mechanisms of Cancer Immunotherapy. </w:t>
      </w:r>
      <w:r w:rsidRPr="00E444AB">
        <w:rPr>
          <w:rFonts w:ascii="Times New Roman" w:hAnsi="Times New Roman" w:cs="Times New Roman"/>
          <w:i/>
          <w:iCs/>
          <w:noProof/>
          <w:kern w:val="0"/>
          <w:sz w:val="24"/>
        </w:rPr>
        <w:t>Canc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5102721</w:t>
      </w:r>
    </w:p>
    <w:p w14:paraId="44A7514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im EM, &amp; Hong ST (2025) Clonorchis sinensis and Cholangiocarcinoma. </w:t>
      </w:r>
      <w:r w:rsidRPr="00E444AB">
        <w:rPr>
          <w:rFonts w:ascii="Times New Roman" w:hAnsi="Times New Roman" w:cs="Times New Roman"/>
          <w:i/>
          <w:iCs/>
          <w:noProof/>
          <w:kern w:val="0"/>
          <w:sz w:val="24"/>
        </w:rPr>
        <w:t>Journal of Korean Medical Scienc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4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46/JKMS.2025.40.E145</w:t>
      </w:r>
    </w:p>
    <w:p w14:paraId="61E69E9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Ledesma-Soto Y, Callejas BE, Terrazas CA, Reyes JL, Espinoza-Jiménez A, González MI, León-Cabrera S, Morales R, Olguín JE, Saavedra R, Oghumu S, Satosk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AR, &amp; </w:t>
      </w:r>
      <w:r w:rsidRPr="00E444AB">
        <w:rPr>
          <w:rFonts w:ascii="Times New Roman" w:hAnsi="Times New Roman" w:cs="Times New Roman"/>
          <w:noProof/>
          <w:kern w:val="0"/>
          <w:sz w:val="24"/>
        </w:rPr>
        <w:lastRenderedPageBreak/>
        <w:t xml:space="preserve">Terrazas LI (2015) Extraintestinal Helminth Infection Limits Pathology and Proinflammatory Cytokine Expression during DSS-Induced Ulcerative Colitis: A Role for Alternatively Activated Macrophages and Prostaglandins. </w:t>
      </w:r>
      <w:r w:rsidRPr="00E444AB">
        <w:rPr>
          <w:rFonts w:ascii="Times New Roman" w:hAnsi="Times New Roman" w:cs="Times New Roman"/>
          <w:i/>
          <w:iCs/>
          <w:noProof/>
          <w:kern w:val="0"/>
          <w:sz w:val="24"/>
        </w:rPr>
        <w:t>BioMed Research Internatio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5/563425</w:t>
      </w:r>
    </w:p>
    <w:p w14:paraId="675FA3E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o C, Cheng X, Liu M, Wang X, &amp; Boireau P (2018) Trichinella spiralis and Tumors: Cause, Coincidence or Treatment? </w:t>
      </w:r>
      <w:r w:rsidRPr="00E444AB">
        <w:rPr>
          <w:rFonts w:ascii="Times New Roman" w:hAnsi="Times New Roman" w:cs="Times New Roman"/>
          <w:i/>
          <w:iCs/>
          <w:noProof/>
          <w:kern w:val="0"/>
          <w:sz w:val="24"/>
        </w:rPr>
        <w:t>Anti-Cancer Agents in Medicinal Chemist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9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871520617666171121115847</w:t>
      </w:r>
    </w:p>
    <w:p w14:paraId="5B1EED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u MYQ, Toh EQ, &amp; Shelat VG (2023) Opisthorchis viverrini—Current Understanding of the Neglected Hepatobiliary Parasite. </w:t>
      </w:r>
      <w:r w:rsidRPr="00E444AB">
        <w:rPr>
          <w:rFonts w:ascii="Times New Roman" w:hAnsi="Times New Roman" w:cs="Times New Roman"/>
          <w:i/>
          <w:iCs/>
          <w:noProof/>
          <w:kern w:val="0"/>
          <w:sz w:val="24"/>
        </w:rPr>
        <w:t>Pathoge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PATHOGENS12060795</w:t>
      </w:r>
    </w:p>
    <w:p w14:paraId="4C87E7C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MacHicado C, &amp; Marcos LA (2016) Carcinogenesis associated with parasites other than Schistosoma, Opisthorchis and Clonorchis: A systematic review. </w:t>
      </w:r>
      <w:r w:rsidRPr="00E444AB">
        <w:rPr>
          <w:rFonts w:ascii="Times New Roman" w:hAnsi="Times New Roman" w:cs="Times New Roman"/>
          <w:i/>
          <w:iCs/>
          <w:noProof/>
          <w:kern w:val="0"/>
          <w:sz w:val="24"/>
        </w:rPr>
        <w:t>International Journal of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8</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15–292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2/IJC.30028</w:t>
      </w:r>
    </w:p>
    <w:p w14:paraId="14D4CF4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ascarini-Serr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2011) Prevention of Soil-transmitted Helminth Infection. </w:t>
      </w:r>
      <w:r w:rsidRPr="00E444AB">
        <w:rPr>
          <w:rFonts w:ascii="Times New Roman" w:hAnsi="Times New Roman" w:cs="Times New Roman"/>
          <w:i/>
          <w:iCs/>
          <w:noProof/>
          <w:kern w:val="0"/>
          <w:sz w:val="24"/>
        </w:rPr>
        <w:t>Journal of Global Infectious Diseases</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0974-777X.81696</w:t>
      </w:r>
    </w:p>
    <w:p w14:paraId="4320EA4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cSorley HJ, &amp; Maizel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M (2012) Helminth Infections and Host Immune Regulation. </w:t>
      </w:r>
      <w:r w:rsidRPr="00E444AB">
        <w:rPr>
          <w:rFonts w:ascii="Times New Roman" w:hAnsi="Times New Roman" w:cs="Times New Roman"/>
          <w:i/>
          <w:iCs/>
          <w:noProof/>
          <w:kern w:val="0"/>
          <w:sz w:val="24"/>
        </w:rPr>
        <w:t>Clinical Microbiolog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8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28/CMR.05040-11</w:t>
      </w:r>
    </w:p>
    <w:p w14:paraId="60C785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Noya V, Bay S, Festari MF, García EP, Rodrigu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Chiale C, Ganne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 Baleux F, Astrada S, Bollati-Fogolín M, Osinaga E, &amp; Freire T (2013) Mucin-like peptides from Echinococcus granulosus induce antitumor activity. </w:t>
      </w:r>
      <w:r w:rsidRPr="00E444AB">
        <w:rPr>
          <w:rFonts w:ascii="Times New Roman" w:hAnsi="Times New Roman" w:cs="Times New Roman"/>
          <w:i/>
          <w:iCs/>
          <w:noProof/>
          <w:kern w:val="0"/>
          <w:sz w:val="24"/>
        </w:rPr>
        <w:t>International Journal of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5–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892/IJO.2013.2000</w:t>
      </w:r>
    </w:p>
    <w:p w14:paraId="6148EBFD" w14:textId="77777777" w:rsidR="00F53074"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Oikonomopoulou K, Brinc D, Hadjisavvas A, Christof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Kyriaco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K, &amp; Diamand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P (2014) The bifacial role of helminths in cancer: involvement of immune and non-immune mechanisms. </w:t>
      </w:r>
      <w:r w:rsidRPr="00E444AB">
        <w:rPr>
          <w:rFonts w:ascii="Times New Roman" w:hAnsi="Times New Roman" w:cs="Times New Roman"/>
          <w:i/>
          <w:iCs/>
          <w:noProof/>
          <w:kern w:val="0"/>
          <w:sz w:val="24"/>
        </w:rPr>
        <w:t>Critical Reviews in Clinical Laboratory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38–14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09/10408363.2014.886180</w:t>
      </w:r>
    </w:p>
    <w:p w14:paraId="45922A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23026">
        <w:rPr>
          <w:rFonts w:ascii="Times New Roman" w:hAnsi="Times New Roman" w:cs="Times New Roman"/>
          <w:noProof/>
          <w:kern w:val="0"/>
          <w:sz w:val="24"/>
        </w:rPr>
        <w:lastRenderedPageBreak/>
        <w:t>Olanipekun</w:t>
      </w:r>
      <w:r>
        <w:rPr>
          <w:rFonts w:ascii="Times New Roman" w:hAnsi="Times New Roman" w:cs="Times New Roman"/>
          <w:noProof/>
          <w:kern w:val="0"/>
          <w:sz w:val="24"/>
        </w:rPr>
        <w:t xml:space="preserve"> </w:t>
      </w:r>
      <w:r w:rsidRPr="006218D1">
        <w:rPr>
          <w:rFonts w:ascii="Times New Roman" w:hAnsi="Times New Roman" w:cs="Times New Roman"/>
          <w:noProof/>
          <w:kern w:val="0"/>
          <w:sz w:val="24"/>
        </w:rPr>
        <w:t xml:space="preserve">JA, &amp; Babatunde JO (2016) Towards Reducing the Burden of Global Environmental Related Health Problems in the 21st Century. </w:t>
      </w:r>
      <w:r w:rsidRPr="006218D1">
        <w:rPr>
          <w:rFonts w:ascii="Times New Roman" w:hAnsi="Times New Roman" w:cs="Times New Roman"/>
          <w:i/>
          <w:iCs/>
          <w:noProof/>
          <w:kern w:val="0"/>
          <w:sz w:val="24"/>
        </w:rPr>
        <w:t>Journal of Education and Practice</w:t>
      </w:r>
      <w:r w:rsidRPr="006218D1">
        <w:rPr>
          <w:rFonts w:ascii="Times New Roman" w:hAnsi="Times New Roman" w:cs="Times New Roman"/>
          <w:noProof/>
          <w:kern w:val="0"/>
          <w:sz w:val="24"/>
        </w:rPr>
        <w:t xml:space="preserve">, </w:t>
      </w:r>
      <w:r w:rsidRPr="006218D1">
        <w:rPr>
          <w:rFonts w:ascii="Times New Roman" w:hAnsi="Times New Roman" w:cs="Times New Roman"/>
          <w:i/>
          <w:iCs/>
          <w:noProof/>
          <w:kern w:val="0"/>
          <w:sz w:val="24"/>
        </w:rPr>
        <w:t>7</w:t>
      </w:r>
      <w:r w:rsidRPr="006218D1">
        <w:rPr>
          <w:rFonts w:ascii="Times New Roman" w:hAnsi="Times New Roman" w:cs="Times New Roman"/>
          <w:noProof/>
          <w:kern w:val="0"/>
          <w:sz w:val="24"/>
        </w:rPr>
        <w:t>(32)</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57–64</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https://www.iiste.org/Journals/index.php/JEP/article/view/34105</w:t>
      </w:r>
    </w:p>
    <w:p w14:paraId="137CA3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kharukova MY, Vavil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VA, Sripa B, Lah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 Brindley PJ, &amp; Mordvinov VA (2015) Functional Analysis of the Unique Cytochrome P450 of the Liver Fluke Opisthorchis felineu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000425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04258</w:t>
      </w:r>
    </w:p>
    <w:p w14:paraId="2FA16E0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X, He Q, Yin Y, Xu A, Wu A, Yi X, Zhong Z, Wu Y, &amp; Li X (2024) Extracellular vesicles of Clonorchis sinensis promote the malignant phenotypes of cholangiocarcinoma via NF-κB/EMT axi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12545</w:t>
      </w:r>
    </w:p>
    <w:p w14:paraId="5F071ED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arang B, Barrett CW, &amp; Williams CS (2016) AOM/DSS Model of Colitis-Associated Cancer. </w:t>
      </w:r>
      <w:r w:rsidRPr="00E444AB">
        <w:rPr>
          <w:rFonts w:ascii="Times New Roman" w:hAnsi="Times New Roman" w:cs="Times New Roman"/>
          <w:i/>
          <w:iCs/>
          <w:noProof/>
          <w:kern w:val="0"/>
          <w:sz w:val="24"/>
        </w:rPr>
        <w:t>Methods in Molecular Biology (Clifton, N.J.)</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7–307 https://doi.org/10.1007/978-1-4939-3603-8_26</w:t>
      </w:r>
    </w:p>
    <w:p w14:paraId="2F371A9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lummer M, de Martel C, Vignat J, Ferlay J, Bray F, &amp; Franceschi S (2016) Global burden of cancers attributable to infections in 2012: a synthetic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w:t>
      </w:r>
      <w:r w:rsidRPr="00E444AB">
        <w:rPr>
          <w:rFonts w:ascii="Times New Roman" w:hAnsi="Times New Roman" w:cs="Times New Roman"/>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609–e6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6)30143-7</w:t>
      </w:r>
    </w:p>
    <w:p w14:paraId="7002D4D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en X, Wu Y, Song T, Yang Q, Zhou Q, Lin J, Xu L, Xiang B, Chen Z, &amp; Zhang Y (2025) Clonorchis sinensis Promotes Intrahepatic Cholangiocarcinoma Progression by Activating FASN-Mediated Fatty Acid Metabolism. </w:t>
      </w:r>
      <w:r w:rsidRPr="00E444AB">
        <w:rPr>
          <w:rFonts w:ascii="Times New Roman" w:hAnsi="Times New Roman" w:cs="Times New Roman"/>
          <w:i/>
          <w:iCs/>
          <w:noProof/>
          <w:kern w:val="0"/>
          <w:sz w:val="24"/>
        </w:rPr>
        <w:t>Journal of Gastroenterology and Hepatology (Australi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04–1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GH.16879</w:t>
      </w:r>
    </w:p>
    <w:p w14:paraId="37ABFD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uenchit P, Reamtong O, Khowawisetsut L, Adisakwattana P, Chulanetra M, Kulkeaw K, &amp; Chaicumpa W (2022) Peptide of Trichinella spiralis Infective Larval Extract That Harnesses Growth of Human Hepatoma Cells. </w:t>
      </w:r>
      <w:r w:rsidRPr="00E444AB">
        <w:rPr>
          <w:rFonts w:ascii="Times New Roman" w:hAnsi="Times New Roman" w:cs="Times New Roman"/>
          <w:i/>
          <w:iCs/>
          <w:noProof/>
          <w:kern w:val="0"/>
          <w:sz w:val="24"/>
        </w:rPr>
        <w:t>Frontiers in Cellular and Infection Micro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88260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22.882608/FULL</w:t>
      </w:r>
    </w:p>
    <w:p w14:paraId="5C23E11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Sadr S, &amp; Borji H (2023) Echinococcus granulosus as a Promising Therapeutic Agent against TriplenegativeBreast Cancer. </w:t>
      </w:r>
      <w:r w:rsidRPr="00E444AB">
        <w:rPr>
          <w:rFonts w:ascii="Times New Roman" w:hAnsi="Times New Roman" w:cs="Times New Roman"/>
          <w:i/>
          <w:iCs/>
          <w:noProof/>
          <w:kern w:val="0"/>
          <w:sz w:val="24"/>
        </w:rPr>
        <w:t>Current Cancer Therap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2–29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573394719666230427094247</w:t>
      </w:r>
    </w:p>
    <w:p w14:paraId="677EA59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Yousefsani Z, Simab PA, Alizadeh AJR, Lotfalizadeh N, &amp; Borji H (2023) Trichinella spiralis as a Potential Antitumor Agent: An Update. </w:t>
      </w:r>
      <w:r w:rsidRPr="00E444AB">
        <w:rPr>
          <w:rFonts w:ascii="Times New Roman" w:hAnsi="Times New Roman" w:cs="Times New Roman"/>
          <w:i/>
          <w:iCs/>
          <w:noProof/>
          <w:kern w:val="0"/>
          <w:sz w:val="24"/>
        </w:rPr>
        <w:t>World’s Veterinary 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5–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4203/SCIL.2023.WVJ7</w:t>
      </w:r>
    </w:p>
    <w:p w14:paraId="00A460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reiber M, Macháček T, Vajs V, Šmídová B, Majer M, Hrdý J, Tolde O, Brábek J, Rösel D, &amp; Horák P (2024). Suppression of the growth and metastasis of mouse melanoma by Taenia crassiceps and Mesocestoides corti tapeworms.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24.1376907,</w:t>
      </w:r>
    </w:p>
    <w:p w14:paraId="3D1EF6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ulpis KH, Papassotiriou I, &amp; Tsakiris S (2006) 8-hydroxy-2-desoxyguanosine serum concentrations as a marker of DNA damage in patients with classical galactosaemia. </w:t>
      </w:r>
      <w:r w:rsidRPr="00E444AB">
        <w:rPr>
          <w:rFonts w:ascii="Times New Roman" w:hAnsi="Times New Roman" w:cs="Times New Roman"/>
          <w:i/>
          <w:iCs/>
          <w:noProof/>
          <w:kern w:val="0"/>
          <w:sz w:val="24"/>
        </w:rPr>
        <w:t>Acta Paediatrica (Oslo, Norway : 1992)</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1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8035250500297810</w:t>
      </w:r>
    </w:p>
    <w:p w14:paraId="67E11C1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itotaw E, Sitotaw A, Aleka Y, &amp; Lemma M (2022) Prevalence of Intestinal Helminths among Cancer Patients Who Are under Chemotherapy at the University of Gondar Comprehensive Specialized Hospital Oncology Clinic, Northwest Ethiopia. </w:t>
      </w:r>
      <w:r w:rsidRPr="00E444AB">
        <w:rPr>
          <w:rFonts w:ascii="Times New Roman" w:hAnsi="Times New Roman" w:cs="Times New Roman"/>
          <w:i/>
          <w:iCs/>
          <w:noProof/>
          <w:kern w:val="0"/>
          <w:sz w:val="24"/>
        </w:rPr>
        <w:t>Journal of Cancer Epidem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2/4484183</w:t>
      </w:r>
    </w:p>
    <w:p w14:paraId="41FFE89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Smout MJ, Laha T, Chaiyade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Brindley PJ, &amp; Loukas A (2024) Mechanistic insights into liver-fluke-induced bile-duct cancer. </w:t>
      </w:r>
      <w:r w:rsidRPr="00E444AB">
        <w:rPr>
          <w:rFonts w:ascii="Times New Roman" w:hAnsi="Times New Roman" w:cs="Times New Roman"/>
          <w:i/>
          <w:iCs/>
          <w:noProof/>
          <w:kern w:val="0"/>
          <w:sz w:val="24"/>
        </w:rPr>
        <w:t>Trends in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183–119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T.2024.10.012</w:t>
      </w:r>
    </w:p>
    <w:p w14:paraId="118AA5DA"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Tan S, &amp; Machrumniz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2023) Fish and Food-Fatale: Food-borne Trematode Opisthorchis viverrini and Cholangiocarcinoma. </w:t>
      </w:r>
      <w:r w:rsidRPr="00E444AB">
        <w:rPr>
          <w:rFonts w:ascii="Times New Roman" w:hAnsi="Times New Roman" w:cs="Times New Roman"/>
          <w:i/>
          <w:iCs/>
          <w:noProof/>
          <w:kern w:val="0"/>
          <w:sz w:val="24"/>
        </w:rPr>
        <w:t>Helminthologia (Po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87–29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478/HELM-2023-0036</w:t>
      </w:r>
    </w:p>
    <w:p w14:paraId="0F094A2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le N, Gouveia MJ, Botelho M, Sripa B, Suttiprapa S, Rinaldi G, Gomes P, Brindley PJ, &amp; </w:t>
      </w:r>
      <w:r w:rsidRPr="00E444AB">
        <w:rPr>
          <w:rFonts w:ascii="Times New Roman" w:hAnsi="Times New Roman" w:cs="Times New Roman"/>
          <w:noProof/>
          <w:kern w:val="0"/>
          <w:sz w:val="24"/>
        </w:rPr>
        <w:lastRenderedPageBreak/>
        <w:t xml:space="preserve">Correia da Costa JM (2013) Carcinogenic liver fluke Opistorchis viverrini oxysterols detected by LC-MS/MS survey of soluble fraction parasite extract. </w:t>
      </w:r>
      <w:r w:rsidRPr="00E444AB">
        <w:rPr>
          <w:rFonts w:ascii="Times New Roman" w:hAnsi="Times New Roman" w:cs="Times New Roman"/>
          <w:i/>
          <w:iCs/>
          <w:noProof/>
          <w:kern w:val="0"/>
          <w:sz w:val="24"/>
        </w:rPr>
        <w:t>Parasitology International</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3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ARINT.2013.08.001</w:t>
      </w:r>
    </w:p>
    <w:p w14:paraId="726D94B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n Tong H, Brindley PJ, Meyer CG, &amp; Velavan TP (2017) Parasite Infection, Carcinogenesis and Human Malignancy. </w:t>
      </w:r>
      <w:r w:rsidRPr="00E444AB">
        <w:rPr>
          <w:rFonts w:ascii="Times New Roman" w:hAnsi="Times New Roman" w:cs="Times New Roman"/>
          <w:i/>
          <w:iCs/>
          <w:noProof/>
          <w:kern w:val="0"/>
          <w:sz w:val="24"/>
        </w:rPr>
        <w:t>EBio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2–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EBIOM.2016.11.034</w:t>
      </w:r>
    </w:p>
    <w:p w14:paraId="70EF7B0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Wakelin D (1996) Helminths: Pathogenesis and Defenses. </w:t>
      </w:r>
      <w:r w:rsidRPr="00E444AB">
        <w:rPr>
          <w:rFonts w:ascii="Times New Roman" w:hAnsi="Times New Roman" w:cs="Times New Roman"/>
          <w:i/>
          <w:iCs/>
          <w:noProof/>
          <w:kern w:val="0"/>
          <w:sz w:val="24"/>
        </w:rPr>
        <w:t>Medical Microbiology</w:t>
      </w:r>
      <w:r w:rsidRPr="00E444AB">
        <w:rPr>
          <w:rFonts w:ascii="Times New Roman" w:hAnsi="Times New Roman" w:cs="Times New Roman"/>
          <w:noProof/>
          <w:kern w:val="0"/>
          <w:sz w:val="24"/>
        </w:rPr>
        <w:t>. https://www.ncbi.nlm.nih.gov/books/NBK8191/</w:t>
      </w:r>
    </w:p>
    <w:p w14:paraId="2E4EFB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Wu Y, Anton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S, Meitzler JL, &amp; Doroshow</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H (201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olecular mechanisms underlying chronic inflammation-associated cancers.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4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3.08.014</w:t>
      </w:r>
    </w:p>
    <w:p w14:paraId="27012CC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Yohana C, Bakuza JS, Kinung’hi SM, Nyundo BA, &amp; Ramb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F (202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he trend of schistosomiasis related bladder cancer in the lake zone, Tanzania: a retrospective review over 10 years period.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23-00491-1</w:t>
      </w:r>
    </w:p>
    <w:p w14:paraId="731EF9E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epeda CM, &amp; Coffey KH (2015) Schistosoma haematobium Infection That Mimics Bladder Cancer in a 66-Year-Old Ethnic Egyptian Man. </w:t>
      </w:r>
      <w:r w:rsidRPr="00E444AB">
        <w:rPr>
          <w:rFonts w:ascii="Times New Roman" w:hAnsi="Times New Roman" w:cs="Times New Roman"/>
          <w:i/>
          <w:iCs/>
          <w:noProof/>
          <w:kern w:val="0"/>
          <w:sz w:val="24"/>
        </w:rPr>
        <w:t>Laboratory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6</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38–34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09/LM96EJPPBYADIOVC</w:t>
      </w:r>
    </w:p>
    <w:p w14:paraId="0666BEB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Zha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F, Wang XS, Zhu YT, &amp; Xia P (2023) Conjoint analysis of clinical, imaging, and pathological features of schistosomiasis and colorectal cancer. </w:t>
      </w:r>
      <w:r w:rsidRPr="00E444AB">
        <w:rPr>
          <w:rFonts w:ascii="Times New Roman" w:hAnsi="Times New Roman" w:cs="Times New Roman"/>
          <w:i/>
          <w:iCs/>
          <w:noProof/>
          <w:kern w:val="0"/>
          <w:sz w:val="24"/>
        </w:rPr>
        <w:t>Pathology and Oncology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PORE.2023.1611396</w:t>
      </w:r>
    </w:p>
    <w:p w14:paraId="2EAEF5D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hao H, Wu L, Yan G, Chen Y, Zhou M, Wu Y, &amp; Li Y (2021) Inflammation and tumor progression: signaling pathways and targeted intervention. </w:t>
      </w:r>
      <w:r w:rsidRPr="00E444AB">
        <w:rPr>
          <w:rFonts w:ascii="Times New Roman" w:hAnsi="Times New Roman" w:cs="Times New Roman"/>
          <w:i/>
          <w:iCs/>
          <w:noProof/>
          <w:kern w:val="0"/>
          <w:sz w:val="24"/>
        </w:rPr>
        <w:t>Signal Transduction and Targeted Therapy 2021 6:1</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392-021-00658-5</w:t>
      </w:r>
    </w:p>
    <w:p w14:paraId="091A8CB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E444AB">
        <w:rPr>
          <w:rFonts w:ascii="Times New Roman" w:hAnsi="Times New Roman" w:cs="Times New Roman"/>
          <w:noProof/>
          <w:kern w:val="0"/>
          <w:sz w:val="24"/>
        </w:rPr>
        <w:t>Zhe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N, Wang H, Yu Q, Wang C, Bai CG, Pan AF, Jiang J, Lu J, Dai SM, Mei Z, Zhang W, </w:t>
      </w:r>
      <w:r w:rsidRPr="00E444AB">
        <w:rPr>
          <w:rFonts w:ascii="Times New Roman" w:hAnsi="Times New Roman" w:cs="Times New Roman"/>
          <w:noProof/>
          <w:kern w:val="0"/>
          <w:sz w:val="24"/>
        </w:rPr>
        <w:lastRenderedPageBreak/>
        <w:t xml:space="preserve">&amp; Gao XH (2023) Changing trends, clinicopathological characteristics, surgical treatment patterns, and prognosis of schistosomiasis-associated versus non-schistosomiasis-associated colorectal cancer: a large retrospective cohort study of 31 153 cases in Shanghai, China (2001-2021). </w:t>
      </w:r>
      <w:r w:rsidRPr="00E444AB">
        <w:rPr>
          <w:rFonts w:ascii="Times New Roman" w:hAnsi="Times New Roman" w:cs="Times New Roman"/>
          <w:i/>
          <w:iCs/>
          <w:noProof/>
          <w:kern w:val="0"/>
          <w:sz w:val="24"/>
        </w:rPr>
        <w:t>International Journal of Surgery (London, Eng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2–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97/JS9.0000000000000293</w:t>
      </w:r>
    </w:p>
    <w:p w14:paraId="3BC671DF" w14:textId="12A41731" w:rsidR="003551A3" w:rsidRDefault="00F53074" w:rsidP="00B96FD5">
      <w:pPr>
        <w:spacing w:after="0" w:line="480" w:lineRule="auto"/>
        <w:jc w:val="both"/>
        <w:rPr>
          <w:rFonts w:ascii="Times New Roman" w:hAnsi="Times New Roman" w:cs="Times New Roman"/>
          <w:b/>
          <w:bCs/>
          <w:color w:val="000000" w:themeColor="text1"/>
          <w:sz w:val="24"/>
          <w:szCs w:val="24"/>
        </w:rPr>
      </w:pPr>
      <w:r w:rsidRPr="000C24CA">
        <w:rPr>
          <w:rFonts w:ascii="Times New Roman" w:hAnsi="Times New Roman" w:cs="Times New Roman"/>
          <w:b/>
          <w:bCs/>
          <w:color w:val="000000" w:themeColor="text1"/>
          <w:sz w:val="24"/>
          <w:szCs w:val="24"/>
        </w:rPr>
        <w:fldChar w:fldCharType="end"/>
      </w:r>
    </w:p>
    <w:sectPr w:rsidR="003551A3" w:rsidSect="00B96FD5">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25-12-03T23:49:00Z" w:initials="U">
    <w:p w14:paraId="20390879" w14:textId="5FAA3CBF" w:rsidR="00B07E11" w:rsidRDefault="00B07E11">
      <w:pPr>
        <w:pStyle w:val="CommentText"/>
      </w:pPr>
      <w:r>
        <w:rPr>
          <w:rStyle w:val="CommentReference"/>
        </w:rPr>
        <w:annotationRef/>
      </w:r>
      <w:r>
        <w:t>Abstract looks well put together, but incorporate this statement:</w:t>
      </w:r>
      <w:r w:rsidRPr="00B07E11">
        <w:t xml:space="preserve"> during the time period from July 2024 to June 2025</w:t>
      </w:r>
      <w:r>
        <w:t>.</w:t>
      </w:r>
      <w:r w:rsidR="00533119">
        <w:t xml:space="preserve"> Also, add a statement detailing the quantity of literatures sourced </w:t>
      </w:r>
      <w:proofErr w:type="spellStart"/>
      <w:r w:rsidR="00533119">
        <w:t>withing</w:t>
      </w:r>
      <w:proofErr w:type="spellEnd"/>
      <w:r w:rsidR="00533119">
        <w:t xml:space="preserve"> the stipulated time frame.</w:t>
      </w:r>
      <w:bookmarkStart w:id="1" w:name="_GoBack"/>
      <w:bookmarkEnd w:id="1"/>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BF0DB7" w14:textId="77777777" w:rsidR="00D25E9E" w:rsidRDefault="00D25E9E">
      <w:pPr>
        <w:spacing w:after="0" w:line="240" w:lineRule="auto"/>
      </w:pPr>
      <w:r>
        <w:separator/>
      </w:r>
    </w:p>
  </w:endnote>
  <w:endnote w:type="continuationSeparator" w:id="0">
    <w:p w14:paraId="2D41DEB4" w14:textId="77777777" w:rsidR="00D25E9E" w:rsidRDefault="00D25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B2E36" w14:textId="77777777" w:rsidR="00003CAB" w:rsidRDefault="00003C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963945"/>
      <w:docPartObj>
        <w:docPartGallery w:val="Page Numbers (Bottom of Page)"/>
        <w:docPartUnique/>
      </w:docPartObj>
    </w:sdtPr>
    <w:sdtEndPr>
      <w:rPr>
        <w:noProof/>
      </w:rPr>
    </w:sdtEndPr>
    <w:sdtContent>
      <w:p w14:paraId="23A7F894" w14:textId="77777777" w:rsidR="00CB4DFE" w:rsidRDefault="00CB4DFE">
        <w:pPr>
          <w:pStyle w:val="Footer"/>
          <w:jc w:val="center"/>
        </w:pPr>
        <w:r>
          <w:fldChar w:fldCharType="begin"/>
        </w:r>
        <w:r>
          <w:instrText xml:space="preserve"> PAGE   \* MERGEFORMAT </w:instrText>
        </w:r>
        <w:r>
          <w:fldChar w:fldCharType="separate"/>
        </w:r>
        <w:r w:rsidR="00533119">
          <w:rPr>
            <w:noProof/>
          </w:rPr>
          <w:t>1</w:t>
        </w:r>
        <w:r>
          <w:rPr>
            <w:noProof/>
          </w:rPr>
          <w:fldChar w:fldCharType="end"/>
        </w:r>
      </w:p>
    </w:sdtContent>
  </w:sdt>
  <w:p w14:paraId="7DF8059A" w14:textId="77777777" w:rsidR="00CB4DFE" w:rsidRDefault="00CB4D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0820B8" w14:textId="77777777" w:rsidR="00003CAB" w:rsidRDefault="00003C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541766" w14:textId="77777777" w:rsidR="00D25E9E" w:rsidRDefault="00D25E9E">
      <w:pPr>
        <w:spacing w:after="0" w:line="240" w:lineRule="auto"/>
      </w:pPr>
      <w:r>
        <w:separator/>
      </w:r>
    </w:p>
  </w:footnote>
  <w:footnote w:type="continuationSeparator" w:id="0">
    <w:p w14:paraId="76473BF8" w14:textId="77777777" w:rsidR="00D25E9E" w:rsidRDefault="00D25E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3A27D" w14:textId="10CFCD6D" w:rsidR="00003CAB" w:rsidRDefault="00D25E9E">
    <w:pPr>
      <w:pStyle w:val="Header"/>
    </w:pPr>
    <w:r>
      <w:rPr>
        <w:noProof/>
      </w:rPr>
      <w:pict w14:anchorId="45881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6" o:spid="_x0000_s2050" type="#_x0000_t136" style="position:absolute;margin-left:0;margin-top:0;width:535.8pt;height:100.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81F4E" w14:textId="430DB1AA" w:rsidR="00003CAB" w:rsidRDefault="00D25E9E">
    <w:pPr>
      <w:pStyle w:val="Header"/>
    </w:pPr>
    <w:r>
      <w:rPr>
        <w:noProof/>
      </w:rPr>
      <w:pict w14:anchorId="72730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7" o:spid="_x0000_s2051"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0C901" w14:textId="15A8F900" w:rsidR="00003CAB" w:rsidRDefault="00D25E9E">
    <w:pPr>
      <w:pStyle w:val="Header"/>
    </w:pPr>
    <w:r>
      <w:rPr>
        <w:noProof/>
      </w:rPr>
      <w:pict w14:anchorId="0E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5" o:spid="_x0000_s2049" type="#_x0000_t136" style="position:absolute;margin-left:0;margin-top:0;width:535.8pt;height:100.4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F39D2"/>
    <w:multiLevelType w:val="hybridMultilevel"/>
    <w:tmpl w:val="E0EA1B36"/>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nsid w:val="53581C76"/>
    <w:multiLevelType w:val="hybridMultilevel"/>
    <w:tmpl w:val="6BCAA1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E05453"/>
    <w:multiLevelType w:val="hybridMultilevel"/>
    <w:tmpl w:val="51F2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DFE"/>
    <w:rsid w:val="00003CAB"/>
    <w:rsid w:val="0003790A"/>
    <w:rsid w:val="000470CB"/>
    <w:rsid w:val="00077FE2"/>
    <w:rsid w:val="000A7DE4"/>
    <w:rsid w:val="000B6B65"/>
    <w:rsid w:val="000C726D"/>
    <w:rsid w:val="000C7EDB"/>
    <w:rsid w:val="000D0C92"/>
    <w:rsid w:val="001024F1"/>
    <w:rsid w:val="001145DB"/>
    <w:rsid w:val="001224F0"/>
    <w:rsid w:val="001534CC"/>
    <w:rsid w:val="00174FA2"/>
    <w:rsid w:val="001762E0"/>
    <w:rsid w:val="00180F0F"/>
    <w:rsid w:val="0018298F"/>
    <w:rsid w:val="00183A74"/>
    <w:rsid w:val="001905B6"/>
    <w:rsid w:val="00190FDD"/>
    <w:rsid w:val="0019578C"/>
    <w:rsid w:val="001972C3"/>
    <w:rsid w:val="001A6763"/>
    <w:rsid w:val="001C1894"/>
    <w:rsid w:val="001C5375"/>
    <w:rsid w:val="001D5099"/>
    <w:rsid w:val="001E4DDD"/>
    <w:rsid w:val="001F3921"/>
    <w:rsid w:val="00203000"/>
    <w:rsid w:val="00215703"/>
    <w:rsid w:val="002258E3"/>
    <w:rsid w:val="00233354"/>
    <w:rsid w:val="002570B7"/>
    <w:rsid w:val="00277005"/>
    <w:rsid w:val="00281004"/>
    <w:rsid w:val="00297072"/>
    <w:rsid w:val="002C0365"/>
    <w:rsid w:val="002C0646"/>
    <w:rsid w:val="002C3983"/>
    <w:rsid w:val="002C615E"/>
    <w:rsid w:val="002D4567"/>
    <w:rsid w:val="002E2B12"/>
    <w:rsid w:val="002E56DF"/>
    <w:rsid w:val="002F0E2A"/>
    <w:rsid w:val="002F4220"/>
    <w:rsid w:val="002F619B"/>
    <w:rsid w:val="002F7B15"/>
    <w:rsid w:val="00311A04"/>
    <w:rsid w:val="003156B6"/>
    <w:rsid w:val="003166D8"/>
    <w:rsid w:val="00320412"/>
    <w:rsid w:val="0032229D"/>
    <w:rsid w:val="00323878"/>
    <w:rsid w:val="003366F2"/>
    <w:rsid w:val="00340CE1"/>
    <w:rsid w:val="003445E4"/>
    <w:rsid w:val="00352199"/>
    <w:rsid w:val="003551A3"/>
    <w:rsid w:val="00376453"/>
    <w:rsid w:val="0039286D"/>
    <w:rsid w:val="003D0DEC"/>
    <w:rsid w:val="003E1184"/>
    <w:rsid w:val="004021AD"/>
    <w:rsid w:val="00411C64"/>
    <w:rsid w:val="004243AC"/>
    <w:rsid w:val="00460E02"/>
    <w:rsid w:val="00467652"/>
    <w:rsid w:val="004B662C"/>
    <w:rsid w:val="004C44E3"/>
    <w:rsid w:val="004D382A"/>
    <w:rsid w:val="004F5BDD"/>
    <w:rsid w:val="005031D5"/>
    <w:rsid w:val="0050716D"/>
    <w:rsid w:val="00513DA9"/>
    <w:rsid w:val="00533119"/>
    <w:rsid w:val="0053779A"/>
    <w:rsid w:val="00540A95"/>
    <w:rsid w:val="00564ADE"/>
    <w:rsid w:val="00566024"/>
    <w:rsid w:val="00566585"/>
    <w:rsid w:val="00575A94"/>
    <w:rsid w:val="00577786"/>
    <w:rsid w:val="00580535"/>
    <w:rsid w:val="00585FE6"/>
    <w:rsid w:val="00590D85"/>
    <w:rsid w:val="005A1A81"/>
    <w:rsid w:val="005A40AA"/>
    <w:rsid w:val="005B2EC3"/>
    <w:rsid w:val="005B6542"/>
    <w:rsid w:val="005B7DAF"/>
    <w:rsid w:val="005C1A7E"/>
    <w:rsid w:val="005D13AF"/>
    <w:rsid w:val="005D24D0"/>
    <w:rsid w:val="005D60CB"/>
    <w:rsid w:val="005E15C4"/>
    <w:rsid w:val="005E1DC3"/>
    <w:rsid w:val="006018F6"/>
    <w:rsid w:val="006218D1"/>
    <w:rsid w:val="0063464F"/>
    <w:rsid w:val="0063767E"/>
    <w:rsid w:val="00642CBF"/>
    <w:rsid w:val="006435F8"/>
    <w:rsid w:val="00654215"/>
    <w:rsid w:val="0065695E"/>
    <w:rsid w:val="00660B52"/>
    <w:rsid w:val="006632A0"/>
    <w:rsid w:val="00665785"/>
    <w:rsid w:val="0066741C"/>
    <w:rsid w:val="0067152F"/>
    <w:rsid w:val="006A4B63"/>
    <w:rsid w:val="006C231D"/>
    <w:rsid w:val="006C42B6"/>
    <w:rsid w:val="006E711D"/>
    <w:rsid w:val="006F7E2D"/>
    <w:rsid w:val="00701449"/>
    <w:rsid w:val="007033AE"/>
    <w:rsid w:val="00721355"/>
    <w:rsid w:val="007261CD"/>
    <w:rsid w:val="0073211D"/>
    <w:rsid w:val="00732B31"/>
    <w:rsid w:val="007331C2"/>
    <w:rsid w:val="00737974"/>
    <w:rsid w:val="00741F62"/>
    <w:rsid w:val="00763599"/>
    <w:rsid w:val="007705DE"/>
    <w:rsid w:val="00783C21"/>
    <w:rsid w:val="007A1E70"/>
    <w:rsid w:val="007A632C"/>
    <w:rsid w:val="007B6C39"/>
    <w:rsid w:val="007C31B0"/>
    <w:rsid w:val="007D5E65"/>
    <w:rsid w:val="007D700A"/>
    <w:rsid w:val="007F10FC"/>
    <w:rsid w:val="007F307E"/>
    <w:rsid w:val="007F3E15"/>
    <w:rsid w:val="00812702"/>
    <w:rsid w:val="00835A36"/>
    <w:rsid w:val="00835A58"/>
    <w:rsid w:val="008476B5"/>
    <w:rsid w:val="0085513F"/>
    <w:rsid w:val="00885ED5"/>
    <w:rsid w:val="00891B24"/>
    <w:rsid w:val="0089205C"/>
    <w:rsid w:val="0089392F"/>
    <w:rsid w:val="008A53F4"/>
    <w:rsid w:val="008B066E"/>
    <w:rsid w:val="008B2114"/>
    <w:rsid w:val="008B53A2"/>
    <w:rsid w:val="008B560D"/>
    <w:rsid w:val="008C0D63"/>
    <w:rsid w:val="008C4D63"/>
    <w:rsid w:val="008C5B07"/>
    <w:rsid w:val="008D150F"/>
    <w:rsid w:val="008D31AD"/>
    <w:rsid w:val="008D4DCF"/>
    <w:rsid w:val="008D4FBC"/>
    <w:rsid w:val="008D5C5A"/>
    <w:rsid w:val="008F05DF"/>
    <w:rsid w:val="008F5589"/>
    <w:rsid w:val="008F6BFE"/>
    <w:rsid w:val="009011F6"/>
    <w:rsid w:val="00901AEE"/>
    <w:rsid w:val="009129B7"/>
    <w:rsid w:val="009139F9"/>
    <w:rsid w:val="009153B5"/>
    <w:rsid w:val="00921837"/>
    <w:rsid w:val="00923145"/>
    <w:rsid w:val="00935CB8"/>
    <w:rsid w:val="00956E57"/>
    <w:rsid w:val="009615A4"/>
    <w:rsid w:val="00965BF3"/>
    <w:rsid w:val="0096654C"/>
    <w:rsid w:val="00976094"/>
    <w:rsid w:val="009845D1"/>
    <w:rsid w:val="00990989"/>
    <w:rsid w:val="009A3412"/>
    <w:rsid w:val="009A3CF8"/>
    <w:rsid w:val="009C009D"/>
    <w:rsid w:val="009C0368"/>
    <w:rsid w:val="009C3133"/>
    <w:rsid w:val="009D0B0A"/>
    <w:rsid w:val="009D2837"/>
    <w:rsid w:val="009E5F40"/>
    <w:rsid w:val="009F4C9F"/>
    <w:rsid w:val="00A01971"/>
    <w:rsid w:val="00A16556"/>
    <w:rsid w:val="00A220EA"/>
    <w:rsid w:val="00A2225B"/>
    <w:rsid w:val="00A222B7"/>
    <w:rsid w:val="00A51B8B"/>
    <w:rsid w:val="00A624C8"/>
    <w:rsid w:val="00A757E3"/>
    <w:rsid w:val="00A768C9"/>
    <w:rsid w:val="00A860FA"/>
    <w:rsid w:val="00A86489"/>
    <w:rsid w:val="00A878C5"/>
    <w:rsid w:val="00A9210B"/>
    <w:rsid w:val="00A94754"/>
    <w:rsid w:val="00AA0352"/>
    <w:rsid w:val="00AB04A8"/>
    <w:rsid w:val="00AB0952"/>
    <w:rsid w:val="00AB2035"/>
    <w:rsid w:val="00AB26D7"/>
    <w:rsid w:val="00AD0E1F"/>
    <w:rsid w:val="00AD396A"/>
    <w:rsid w:val="00AD486A"/>
    <w:rsid w:val="00AE35D1"/>
    <w:rsid w:val="00B07E11"/>
    <w:rsid w:val="00B153FD"/>
    <w:rsid w:val="00B317BB"/>
    <w:rsid w:val="00B55C50"/>
    <w:rsid w:val="00B70C9F"/>
    <w:rsid w:val="00B90AF5"/>
    <w:rsid w:val="00B94D88"/>
    <w:rsid w:val="00B96FD5"/>
    <w:rsid w:val="00BA3376"/>
    <w:rsid w:val="00BB3A90"/>
    <w:rsid w:val="00BE0009"/>
    <w:rsid w:val="00BE4DDC"/>
    <w:rsid w:val="00BF5A98"/>
    <w:rsid w:val="00C00660"/>
    <w:rsid w:val="00C021C0"/>
    <w:rsid w:val="00C255BF"/>
    <w:rsid w:val="00C352EC"/>
    <w:rsid w:val="00C728E6"/>
    <w:rsid w:val="00C83ADF"/>
    <w:rsid w:val="00C92702"/>
    <w:rsid w:val="00CB1FFE"/>
    <w:rsid w:val="00CB4DFE"/>
    <w:rsid w:val="00CD51C6"/>
    <w:rsid w:val="00CE1F7E"/>
    <w:rsid w:val="00CE5C66"/>
    <w:rsid w:val="00CF0EC7"/>
    <w:rsid w:val="00D00268"/>
    <w:rsid w:val="00D119F3"/>
    <w:rsid w:val="00D25E9E"/>
    <w:rsid w:val="00D3578E"/>
    <w:rsid w:val="00D43462"/>
    <w:rsid w:val="00D47777"/>
    <w:rsid w:val="00D507ED"/>
    <w:rsid w:val="00D6371C"/>
    <w:rsid w:val="00D75A9B"/>
    <w:rsid w:val="00D84B20"/>
    <w:rsid w:val="00D85815"/>
    <w:rsid w:val="00D87FB5"/>
    <w:rsid w:val="00DA0BBA"/>
    <w:rsid w:val="00DA13A6"/>
    <w:rsid w:val="00DA6D7D"/>
    <w:rsid w:val="00DC7A52"/>
    <w:rsid w:val="00DD1CFF"/>
    <w:rsid w:val="00DD2C3A"/>
    <w:rsid w:val="00DE2ACA"/>
    <w:rsid w:val="00DE6720"/>
    <w:rsid w:val="00DF2085"/>
    <w:rsid w:val="00DF2608"/>
    <w:rsid w:val="00DF2666"/>
    <w:rsid w:val="00E12BB2"/>
    <w:rsid w:val="00E206C4"/>
    <w:rsid w:val="00E22CE3"/>
    <w:rsid w:val="00E56DFC"/>
    <w:rsid w:val="00E61C30"/>
    <w:rsid w:val="00E62C1A"/>
    <w:rsid w:val="00E8699F"/>
    <w:rsid w:val="00E93DD6"/>
    <w:rsid w:val="00E9581A"/>
    <w:rsid w:val="00EC3281"/>
    <w:rsid w:val="00EC6803"/>
    <w:rsid w:val="00EF52CE"/>
    <w:rsid w:val="00EF5F7C"/>
    <w:rsid w:val="00F001A6"/>
    <w:rsid w:val="00F11FBE"/>
    <w:rsid w:val="00F13D95"/>
    <w:rsid w:val="00F15F93"/>
    <w:rsid w:val="00F473CF"/>
    <w:rsid w:val="00F501AB"/>
    <w:rsid w:val="00F53074"/>
    <w:rsid w:val="00F556BD"/>
    <w:rsid w:val="00F61F46"/>
    <w:rsid w:val="00F62F61"/>
    <w:rsid w:val="00F64D00"/>
    <w:rsid w:val="00F71837"/>
    <w:rsid w:val="00F8375C"/>
    <w:rsid w:val="00FD4273"/>
    <w:rsid w:val="00FD7D00"/>
    <w:rsid w:val="00FF0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9F82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customStyle="1" w:styleId="UnresolvedMention">
    <w:name w:val="Unresolved Mention"/>
    <w:basedOn w:val="DefaultParagraphFont"/>
    <w:uiPriority w:val="99"/>
    <w:semiHidden/>
    <w:unhideWhenUsed/>
    <w:rsid w:val="00737974"/>
    <w:rPr>
      <w:color w:val="605E5C"/>
      <w:shd w:val="clear" w:color="auto" w:fill="E1DFDD"/>
    </w:rPr>
  </w:style>
  <w:style w:type="paragraph" w:styleId="BalloonText">
    <w:name w:val="Balloon Text"/>
    <w:basedOn w:val="Normal"/>
    <w:link w:val="BalloonTextChar"/>
    <w:uiPriority w:val="99"/>
    <w:semiHidden/>
    <w:unhideWhenUsed/>
    <w:rsid w:val="00B07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E11"/>
    <w:rPr>
      <w:rFonts w:ascii="Tahoma" w:hAnsi="Tahoma" w:cs="Tahoma"/>
      <w:sz w:val="16"/>
      <w:szCs w:val="16"/>
      <w:lang w:val="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customStyle="1" w:styleId="UnresolvedMention">
    <w:name w:val="Unresolved Mention"/>
    <w:basedOn w:val="DefaultParagraphFont"/>
    <w:uiPriority w:val="99"/>
    <w:semiHidden/>
    <w:unhideWhenUsed/>
    <w:rsid w:val="00737974"/>
    <w:rPr>
      <w:color w:val="605E5C"/>
      <w:shd w:val="clear" w:color="auto" w:fill="E1DFDD"/>
    </w:rPr>
  </w:style>
  <w:style w:type="paragraph" w:styleId="BalloonText">
    <w:name w:val="Balloon Text"/>
    <w:basedOn w:val="Normal"/>
    <w:link w:val="BalloonTextChar"/>
    <w:uiPriority w:val="99"/>
    <w:semiHidden/>
    <w:unhideWhenUsed/>
    <w:rsid w:val="00B07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E11"/>
    <w:rPr>
      <w:rFonts w:ascii="Tahoma" w:hAnsi="Tahoma" w:cs="Tahoma"/>
      <w:sz w:val="16"/>
      <w:szCs w:val="16"/>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5529C-2719-4EDD-9F7D-A6BAB8EF3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9</Pages>
  <Words>53432</Words>
  <Characters>304565</Characters>
  <Application>Microsoft Office Word</Application>
  <DocSecurity>0</DocSecurity>
  <Lines>2538</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4</cp:revision>
  <dcterms:created xsi:type="dcterms:W3CDTF">2025-12-03T22:25:00Z</dcterms:created>
  <dcterms:modified xsi:type="dcterms:W3CDTF">2025-12-0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d24906-fe69-4699-b873-9d48d0eade44</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zoological-society</vt:lpwstr>
  </property>
  <property fmtid="{D5CDD505-2E9C-101B-9397-08002B2CF9AE}" pid="23" name="Mendeley Recent Style Name 9_1">
    <vt:lpwstr>Proceedings of the Zoological Society</vt:lpwstr>
  </property>
  <property fmtid="{D5CDD505-2E9C-101B-9397-08002B2CF9AE}" pid="24" name="Mendeley Citation Style_1">
    <vt:lpwstr>http://www.zotero.org/styles/apa</vt:lpwstr>
  </property>
  <property fmtid="{D5CDD505-2E9C-101B-9397-08002B2CF9AE}" pid="25" name="Mendeley Unique User Id_1">
    <vt:lpwstr>122b16f0-e9bf-3829-8c14-7cb56cc2b343</vt:lpwstr>
  </property>
</Properties>
</file>